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77777777" w:rsidR="00681A67" w:rsidRPr="004A457B" w:rsidRDefault="00681A67" w:rsidP="006F1F34">
      <w:pPr>
        <w:pStyle w:val="BBAuthorName"/>
        <w:rPr>
          <w:lang w:val="pl-PL"/>
        </w:rPr>
      </w:pPr>
      <w:r w:rsidRPr="004A457B">
        <w:rPr>
          <w:lang w:val="pl-PL"/>
        </w:rPr>
        <w:t xml:space="preserve">Agnieszka Kamedulska, Łukasz Kubik, Julia Jacyna, Wiktoria </w:t>
      </w:r>
      <w:proofErr w:type="spellStart"/>
      <w:r w:rsidRPr="004A457B">
        <w:rPr>
          <w:lang w:val="pl-PL"/>
        </w:rPr>
        <w:t>Struck</w:t>
      </w:r>
      <w:proofErr w:type="spellEnd"/>
      <w:r w:rsidRPr="004A457B">
        <w:rPr>
          <w:lang w:val="pl-PL"/>
        </w:rPr>
        <w:t>-Lewicka, Michał J. Markuszewski, Paweł Wiczling*</w:t>
      </w:r>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5A43E7C1" w:rsidR="00681A67" w:rsidRPr="00076587" w:rsidRDefault="00681A67" w:rsidP="006F1F34">
      <w:pPr>
        <w:pStyle w:val="BDAbstract"/>
        <w:sectPr w:rsidR="00681A67" w:rsidRPr="00076587"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xml:space="preserve">. The experiments were conducted in a gradient mode for a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differences in retention of neutral, acid</w:t>
      </w:r>
      <w:r w:rsidR="00AC3168">
        <w:t xml:space="preserve">ic, </w:t>
      </w:r>
      <w:r w:rsidR="00507DB8">
        <w:t xml:space="preserve">and </w:t>
      </w:r>
      <w:r w:rsidRPr="004A457B">
        <w:t>basic</w:t>
      </w:r>
      <w:r w:rsidR="00822D3A">
        <w:t xml:space="preserve"> analytes.</w:t>
      </w:r>
      <w:r w:rsidRPr="004A457B">
        <w:t xml:space="preserve"> The proposed </w:t>
      </w:r>
      <w:r>
        <w:t>approach</w:t>
      </w:r>
      <w:r w:rsidRPr="004A457B">
        <w:t xml:space="preserve"> provides interpretable summar</w:t>
      </w:r>
      <w:r>
        <w:t>y</w:t>
      </w:r>
      <w:r w:rsidRPr="004A457B">
        <w:t xml:space="preserve"> of </w:t>
      </w:r>
      <w:r w:rsidRPr="004C5F37">
        <w:t xml:space="preserve">stationary </w:t>
      </w:r>
      <w:r>
        <w:t>phase properties that can be used in decision-making</w:t>
      </w:r>
      <w:r w:rsidR="004F5488">
        <w:t>.</w:t>
      </w:r>
      <w:r w:rsidR="00AC3168">
        <w:t xml:space="preserve"> </w:t>
      </w:r>
    </w:p>
    <w:p w14:paraId="16D61559" w14:textId="3FF8252C" w:rsidR="00681A67" w:rsidRPr="00EC5A87" w:rsidRDefault="00681A67" w:rsidP="006F1F34">
      <w:pPr>
        <w:pStyle w:val="TAMainText"/>
      </w:pPr>
      <w:r>
        <w:t>The selection</w:t>
      </w:r>
      <w:r w:rsidRPr="00EC5A87">
        <w:t xml:space="preserve"> of </w:t>
      </w:r>
      <w:r>
        <w:t xml:space="preserve">stationary phases is an important aspect </w:t>
      </w:r>
      <w:r w:rsidR="00C363AC">
        <w:t xml:space="preserve">of analytical work. </w:t>
      </w:r>
      <w:r>
        <w:t>There are</w:t>
      </w:r>
      <w:r w:rsidRPr="00EC5A87">
        <w:t xml:space="preserve"> </w:t>
      </w:r>
      <w:r>
        <w:t>n</w:t>
      </w:r>
      <w:r w:rsidRPr="00EC5A87">
        <w:t xml:space="preserve">umerous methods </w:t>
      </w:r>
      <w:r>
        <w:t>and approache</w:t>
      </w:r>
      <w:r w:rsidR="00AC3168">
        <w:t xml:space="preserve">s </w:t>
      </w:r>
      <w:r w:rsidR="005F7416">
        <w:t>available in literature</w:t>
      </w:r>
      <w:r w:rsidRPr="00EC5A87">
        <w:fldChar w:fldCharType="begin"/>
      </w:r>
      <w:r w:rsidRPr="00EC5A87">
        <w:instrText xml:space="preserve"> ADDIN ZOTERO_ITEM CSL_CITATION {"citationID":"U8goP0qh","properties":{"formattedCitation":"\\super 1\\nosupersub{}","plainCitation":"1","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schema":"https://github.com/citation-style-language/schema/raw/master/csl-citation.json"} </w:instrText>
      </w:r>
      <w:r w:rsidRPr="00EC5A87">
        <w:fldChar w:fldCharType="separate"/>
      </w:r>
      <w:r w:rsidRPr="00EC5A87">
        <w:rPr>
          <w:szCs w:val="24"/>
          <w:vertAlign w:val="superscript"/>
        </w:rPr>
        <w:t>1</w:t>
      </w:r>
      <w:r w:rsidRPr="00EC5A87">
        <w:fldChar w:fldCharType="end"/>
      </w:r>
      <w:r w:rsidRPr="00EC5A87">
        <w:t xml:space="preserve">. </w:t>
      </w:r>
      <w:r w:rsidR="006D65BE">
        <w:t>T</w:t>
      </w:r>
      <w:r w:rsidRPr="00EC5A87">
        <w:t xml:space="preserve">he chromatographic stationary phases are </w:t>
      </w:r>
      <w:r>
        <w:t xml:space="preserve">usually </w:t>
      </w:r>
      <w:r w:rsidRPr="00EC5A87">
        <w:t xml:space="preserve">characterized by a small set of experiments using few probe analytes. </w:t>
      </w:r>
      <w:r w:rsidR="00AC3168">
        <w:t xml:space="preserve">This method provide a rough estimates of “bulkiness”, “acidity”, “polarity” on retention. 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are</w:t>
      </w:r>
      <w:r w:rsidR="00AC3168">
        <w:t xml:space="preserve"> possible</w:t>
      </w:r>
      <w:r w:rsidR="00B673C8">
        <w:t>,</w:t>
      </w:r>
      <w:r w:rsidR="00AC3168">
        <w:t xml:space="preserve"> nevertheless </w:t>
      </w:r>
      <w:r w:rsidR="00B673C8">
        <w:t xml:space="preserve">they require an extensive sets of experiments and as such are </w:t>
      </w:r>
      <w:r w:rsidR="005F7416">
        <w:t xml:space="preserve">limited to </w:t>
      </w:r>
      <w:r w:rsidR="00B673C8">
        <w:t xml:space="preserve">few </w:t>
      </w:r>
      <w:r w:rsidR="00AC3168">
        <w:t>analytes</w:t>
      </w:r>
      <w:r w:rsidRPr="00EC5A87">
        <w:fldChar w:fldCharType="begin"/>
      </w:r>
      <w:r w:rsidRPr="00EC5A87">
        <w:instrText xml:space="preserve"> ADDIN ZOTERO_ITEM CSL_CITATION {"citationID":"sQ8hJU5o","properties":{"formattedCitation":"\\super 2\\nosupersub{}","plainCitation":"2","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Pr="00EC5A87">
        <w:rPr>
          <w:szCs w:val="24"/>
          <w:vertAlign w:val="superscript"/>
        </w:rPr>
        <w:t>2</w:t>
      </w:r>
      <w:r w:rsidRPr="00EC5A87">
        <w:fldChar w:fldCharType="end"/>
      </w:r>
      <w:r>
        <w:t>.</w:t>
      </w:r>
      <w:r w:rsidR="00AC3168">
        <w:t xml:space="preserve"> </w:t>
      </w:r>
    </w:p>
    <w:p w14:paraId="797742E2" w14:textId="5945D7F2"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along with uncertainty) based on various number of preliminary experiments (e.g. to predict retention time for a set of analytes given no, or several measurements collected using a different stationary phase).</w:t>
      </w:r>
      <w:r w:rsidRPr="00AF079C">
        <w:rPr>
          <w:color w:val="FF0000"/>
        </w:rPr>
        <w:t xml:space="preserve"> </w:t>
      </w:r>
      <w:r w:rsidR="00256A0B">
        <w:t>The accurate predictions of the retention time in liquid chromatography is required for rapid column screening, computer-assisted method development and method transfer</w:t>
      </w:r>
      <w:r w:rsidR="00FA67E2">
        <w:fldChar w:fldCharType="begin"/>
      </w:r>
      <w:r w:rsidR="00FA67E2">
        <w:instrText xml:space="preserve"> ADDIN ZOTERO_ITEM CSL_CITATION {"citationID":"6SBpHiDf","properties":{"formattedCitation":"\\super 3\\nosupersub{}","plainCitation":"3","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FA67E2" w:rsidRPr="00FA67E2">
        <w:rPr>
          <w:szCs w:val="24"/>
          <w:vertAlign w:val="superscript"/>
        </w:rPr>
        <w:t>3</w:t>
      </w:r>
      <w:r w:rsidR="00FA67E2">
        <w:fldChar w:fldCharType="end"/>
      </w:r>
    </w:p>
    <w:p w14:paraId="7F7FAC41" w14:textId="063A67A7" w:rsidR="004F5488" w:rsidRDefault="00681A67" w:rsidP="006F1F34">
      <w:pPr>
        <w:pStyle w:val="TAMainText"/>
      </w:pPr>
      <w:r w:rsidRPr="00AF079C">
        <w:t>In this work we applied the previously developed Bayesian multilevel framework</w:t>
      </w:r>
      <w:r>
        <w:fldChar w:fldCharType="begin"/>
      </w:r>
      <w:r w:rsidR="00FA67E2">
        <w:instrText xml:space="preserve"> ADDIN ZOTERO_ITEM CSL_CITATION {"citationID":"SdNIOkbH","properties":{"formattedCitation":"\\super 4\\uc0\\u8211{}7\\nosupersub{}","plainCitation":"4–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FA67E2" w:rsidRPr="00FA67E2">
        <w:rPr>
          <w:szCs w:val="24"/>
          <w:vertAlign w:val="superscript"/>
        </w:rPr>
        <w:t>4–7</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 and a wide range of chromatographic conditions (pH, organic modifier, temperature, gradient program). </w:t>
      </w:r>
      <w:r w:rsidR="006D65BE">
        <w:t xml:space="preserve">The </w:t>
      </w:r>
      <w:r w:rsidR="004F5488">
        <w:t>general idea is to statistically characterize the retention of acids, bases and neutral analytes</w:t>
      </w:r>
      <w:r w:rsidR="006D65BE">
        <w:t xml:space="preserve"> </w:t>
      </w:r>
      <w:r w:rsidR="004F5488">
        <w:t xml:space="preserve">using </w:t>
      </w:r>
      <w:r w:rsidR="005F7416">
        <w:t>common</w:t>
      </w:r>
      <w:r w:rsidR="004F5488">
        <w:t xml:space="preserve"> chromatographic parameters</w:t>
      </w:r>
      <w:r w:rsidR="005F7416">
        <w:t xml:space="preserve">, such as </w:t>
      </w:r>
      <w:proofErr w:type="spellStart"/>
      <w:r w:rsidR="005F7416">
        <w:t>logkw</w:t>
      </w:r>
      <w:proofErr w:type="spellEnd"/>
      <w:r w:rsidR="005F7416">
        <w:t xml:space="preserve"> and S of the Neue model. </w:t>
      </w:r>
    </w:p>
    <w:p w14:paraId="6F4DCDD0" w14:textId="547AA102" w:rsidR="00681A67" w:rsidRPr="00AF079C" w:rsidRDefault="00681A67" w:rsidP="006F1F34">
      <w:pPr>
        <w:pStyle w:val="TAMainText"/>
      </w:pPr>
      <w:r>
        <w:t>We decided to</w:t>
      </w:r>
      <w:r w:rsidRPr="00AF079C">
        <w:t xml:space="preserve"> compared </w:t>
      </w:r>
      <w:r w:rsidR="008441E0">
        <w:t>five</w:t>
      </w:r>
      <w:r w:rsidRPr="00AF079C">
        <w:t xml:space="preserve"> RP-HPLC stationary phases </w:t>
      </w:r>
      <w:proofErr w:type="spellStart"/>
      <w:r w:rsidR="008441E0" w:rsidRPr="008441E0">
        <w:t>XBridge</w:t>
      </w:r>
      <w:proofErr w:type="spellEnd"/>
      <w:r w:rsidR="00512071">
        <w:t xml:space="preserve"> </w:t>
      </w:r>
      <w:r w:rsidR="008441E0" w:rsidRPr="008441E0">
        <w:t xml:space="preserve">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AF079C">
        <w:t xml:space="preserve">. At the end we illustrate the usefulness of the model for decision making given access to different types of preliminary data.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xml:space="preserve">, Germany) was selected to find all the matches per formula using “Batch Targeted Feature Extraction” (containing </w:t>
      </w:r>
      <w:r w:rsidRPr="00CB00D3">
        <w:lastRenderedPageBreak/>
        <w:t>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4CEC85A6"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Pr="00CB00D3">
        <w:instrText xml:space="preserve"> ADDIN ZOTERO_ITEM CSL_CITATION {"citationID":"8BhshHE3","properties":{"formattedCitation":"\\super 8\\nosupersub{}","plainCitation":"8","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Pr="00CB00D3">
        <w:rPr>
          <w:szCs w:val="24"/>
          <w:vertAlign w:val="superscript"/>
        </w:rPr>
        <w:t>8</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Pr="00CB00D3">
        <w:instrText xml:space="preserve"> ADDIN ZOTERO_ITEM CSL_CITATION {"citationID":"zI2uddhq","properties":{"formattedCitation":"\\super 9\\nosupersub{}","plainCitation":"9","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Pr="00CB00D3">
        <w:rPr>
          <w:szCs w:val="24"/>
          <w:vertAlign w:val="superscript"/>
        </w:rPr>
        <w:t>9</w:t>
      </w:r>
      <w:r w:rsidRPr="00CB00D3">
        <w:fldChar w:fldCharType="end"/>
      </w:r>
      <w:r w:rsidR="00681A67" w:rsidRPr="00CB00D3">
        <w:t xml:space="preserve"> based on the structures of analytes generated from SMILES strings. </w:t>
      </w:r>
    </w:p>
    <w:p w14:paraId="7A0D36F8" w14:textId="0CEF066F" w:rsidR="00CB00D3" w:rsidRPr="00AF079C" w:rsidRDefault="00CB00D3" w:rsidP="006F1F34">
      <w:pPr>
        <w:pStyle w:val="TAMainText"/>
        <w:rPr>
          <w:color w:val="FF0000"/>
        </w:rPr>
      </w:pPr>
      <w:r>
        <w:t>More details about data extraction can be found in our previous work</w:t>
      </w:r>
      <w:r w:rsidR="00AC3168">
        <w:t>.</w:t>
      </w:r>
      <w:r>
        <w:fldChar w:fldCharType="begin"/>
      </w:r>
      <w:r>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Pr="00A37C3B">
        <w:rPr>
          <w:szCs w:val="24"/>
          <w:vertAlign w:val="superscript"/>
        </w:rPr>
        <w:t>4</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0CAE8EDD"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DD41E5">
        <w:instrText xml:space="preserve"> ADDIN ZOTERO_ITEM CSL_CITATION {"citationID":"3You2FZT","properties":{"formattedCitation":"\\super 10,11\\nosupersub{}","plainCitation":"10,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DD41E5" w:rsidRPr="00DD41E5">
        <w:rPr>
          <w:szCs w:val="24"/>
          <w:vertAlign w:val="superscript"/>
        </w:rPr>
        <w:t>10,11</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DD41E5">
        <w:instrText xml:space="preserve"> ADDIN ZOTERO_ITEM CSL_CITATION {"citationID":"OH58h01i","properties":{"formattedCitation":"\\super 12\\nosupersub{}","plainCitation":"12","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DD41E5" w:rsidRPr="00DD41E5">
        <w:rPr>
          <w:szCs w:val="24"/>
          <w:vertAlign w:val="superscript"/>
        </w:rPr>
        <w:t>12</w:t>
      </w:r>
      <w:r w:rsidR="00DD41E5">
        <w:fldChar w:fldCharType="end"/>
      </w:r>
      <w:r w:rsidR="00681A67" w:rsidRPr="00167C8C">
        <w:t>:</w:t>
      </w:r>
    </w:p>
    <w:p w14:paraId="56BC63F4" w14:textId="77777777"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Pr="00167C8C">
        <w:t xml:space="preserve"> (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1F2B31"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24F659A0"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1F2B31"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FB894FC" w:rsidR="00681A67" w:rsidRPr="006771DE" w:rsidRDefault="001F2B31"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ell-known integral equation:</w:t>
      </w:r>
    </w:p>
    <w:p w14:paraId="4A90AAFF" w14:textId="77777777" w:rsidR="00681A67" w:rsidRPr="006771DE" w:rsidRDefault="001F2B31"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5)</w:t>
      </w:r>
    </w:p>
    <w:p w14:paraId="2AFCE117" w14:textId="627C92CD"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CB00D3">
        <w:instrText xml:space="preserve"> ADDIN ZOTERO_ITEM CSL_CITATION {"citationID":"PxyA55zC","properties":{"formattedCitation":"\\super 10\\nosupersub{}","plainCitation":"10","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CB00D3" w:rsidRPr="00CB00D3">
        <w:rPr>
          <w:szCs w:val="24"/>
          <w:vertAlign w:val="superscript"/>
        </w:rPr>
        <w:t>10</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395566F5" w:rsidR="001733D5" w:rsidRPr="001733D5" w:rsidRDefault="001F2B31"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5)</w:t>
      </w:r>
    </w:p>
    <w:p w14:paraId="49BE0CE0" w14:textId="0D3B985B"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P</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proofErr w:type="spellEnd"/>
      <w:r w:rsidR="00E57FAB">
        <w:t xml:space="preserve"> and </w:t>
      </w:r>
      <w:r w:rsidR="00E57FAB" w:rsidRPr="00C4733B">
        <w:rPr>
          <w:i/>
          <w:iCs/>
        </w:rPr>
        <w:t>S1</w:t>
      </w:r>
      <w:r w:rsidR="00402BC0" w:rsidRPr="00C4733B">
        <w:rPr>
          <w:i/>
          <w:iCs/>
        </w:rPr>
        <w:t>m</w:t>
      </w:r>
      <w:r w:rsidR="00E57FAB">
        <w:t xml:space="preserve"> (</w:t>
      </w:r>
      <w:r w:rsidR="00ED1641" w:rsidRPr="00C4733B">
        <w:rPr>
          <w:i/>
          <w:iCs/>
        </w:rPr>
        <w:t>S1</w:t>
      </w:r>
      <w:r w:rsidR="00ED1641">
        <w:t xml:space="preserve"> </w:t>
      </w:r>
      <w:r w:rsidR="00E57FAB">
        <w:t>in MeOH) for neural forms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s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FB169A" w:rsidRPr="00FB169A">
        <w:t xml:space="preserve"> </w:t>
      </w:r>
      <w:r w:rsidR="00FB169A">
        <w:t>for acids and bases</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 </w:t>
      </w:r>
      <w:r w:rsidR="004F5488">
        <w:t>was assumed</w:t>
      </w:r>
      <w:r w:rsidR="00D46423">
        <w:t xml:space="preserve"> to be corelated (</w:t>
      </w:r>
      <w:proofErr w:type="spellStart"/>
      <w:r w:rsidR="00D46423">
        <w:t>c</w:t>
      </w:r>
      <w:r w:rsidR="00D46423">
        <w:rPr>
          <w:rFonts w:ascii="Times New Roman" w:hAnsi="Times New Roman"/>
        </w:rPr>
        <w:t>ρ</w:t>
      </w:r>
      <w:proofErr w:type="spellEnd"/>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oMath>
      <w:r w:rsidR="002A1632">
        <w:t xml:space="preserve">. </w:t>
      </w:r>
      <w:r w:rsidR="00706B62">
        <w:t xml:space="preserve">The dissociation related parameters were assumed </w:t>
      </w:r>
      <w:r w:rsidR="009E0E67">
        <w:t xml:space="preserve">to be independent of the </w:t>
      </w:r>
      <w:r w:rsidR="00706B62">
        <w:t>column.</w:t>
      </w:r>
      <w:r w:rsidR="00C4733B">
        <w:t xml:space="preserve"> The standard deviation of BAV was denoted as </w:t>
      </w:r>
      <w:r w:rsidR="00C4733B">
        <w:rPr>
          <w:rFonts w:ascii="Times New Roman" w:hAnsi="Times New Roman"/>
        </w:rPr>
        <w:t xml:space="preserve">ω and </w:t>
      </w:r>
      <w:proofErr w:type="spellStart"/>
      <w:r w:rsidR="00C4733B" w:rsidRPr="00C4733B">
        <w:rPr>
          <w:i/>
          <w:iCs/>
        </w:rPr>
        <w:t>c</w:t>
      </w:r>
      <w:r w:rsidR="00C4733B" w:rsidRPr="00C4733B">
        <w:rPr>
          <w:rFonts w:ascii="Times New Roman" w:hAnsi="Times New Roman"/>
          <w:i/>
          <w:iCs/>
        </w:rPr>
        <w:t>ω</w:t>
      </w:r>
      <w:proofErr w:type="spellEnd"/>
      <w:r w:rsidR="00C4733B">
        <w:t xml:space="preserve"> for the parameters of the neutral form of analyte</w:t>
      </w:r>
      <w:r w:rsidR="00A82D1C">
        <w:t xml:space="preserve"> on </w:t>
      </w:r>
      <w:proofErr w:type="spellStart"/>
      <w:r w:rsidR="00A82D1C">
        <w:t>XBridge</w:t>
      </w:r>
      <w:proofErr w:type="spellEnd"/>
      <w:r w:rsidR="00A82D1C">
        <w:t xml:space="preserve"> Shield RP18 (</w:t>
      </w:r>
      <w:r w:rsidR="00A82D1C">
        <w:rPr>
          <w:rFonts w:ascii="Times New Roman" w:hAnsi="Times New Roman"/>
        </w:rPr>
        <w:t>ω)</w:t>
      </w:r>
      <w:r w:rsidR="00A82D1C">
        <w:t xml:space="preserve"> and for the difference between the other columns and </w:t>
      </w:r>
      <w:proofErr w:type="spellStart"/>
      <w:r w:rsidR="00A82D1C">
        <w:t>XBridge</w:t>
      </w:r>
      <w:proofErr w:type="spellEnd"/>
      <w:r w:rsidR="00A82D1C">
        <w:t xml:space="preserve"> Shield RP18(</w:t>
      </w:r>
      <w:r w:rsidR="00A82D1C">
        <w:rPr>
          <w:rFonts w:ascii="Times New Roman" w:hAnsi="Times New Roman"/>
        </w:rPr>
        <w:t>ω</w:t>
      </w:r>
      <w:r w:rsidR="00A82D1C">
        <w:t>)</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C4733B">
        <w:t>κ</w:t>
      </w:r>
      <w:r w:rsidR="00C4733B">
        <w:t xml:space="preserve"> and </w:t>
      </w:r>
      <w:proofErr w:type="spellStart"/>
      <w:r w:rsidR="00C4733B">
        <w:t>c</w:t>
      </w:r>
      <w:r w:rsidR="00C4733B" w:rsidRPr="00C4733B">
        <w:t>κ</w:t>
      </w:r>
      <w:proofErr w:type="spellEnd"/>
      <w:r w:rsidR="00C4733B">
        <w:t xml:space="preserve"> for the parameter related to dissociated forms and </w:t>
      </w:r>
      <w:r w:rsidR="00C4733B">
        <w:rPr>
          <w:rFonts w:ascii="Times New Roman" w:hAnsi="Times New Roman"/>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5F462103"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694B05">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694B05" w:rsidRPr="00A37C3B">
        <w:rPr>
          <w:szCs w:val="24"/>
          <w:vertAlign w:val="superscript"/>
        </w:rPr>
        <w:t>4</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4F5488">
        <w:t>.</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4E629E68" w:rsidR="00681A67" w:rsidRPr="000C78DD" w:rsidRDefault="00681A67" w:rsidP="006F1F34">
      <w:pPr>
        <w:pStyle w:val="TAMainText"/>
      </w:pPr>
      <w:r w:rsidRPr="00015E77">
        <w:rPr>
          <w:b/>
        </w:rPr>
        <w:t xml:space="preserve">Technical. </w:t>
      </w:r>
      <w:r w:rsidRPr="00015E77">
        <w:t>Multilevel modeling was performed in Stan/cmdstanr</w:t>
      </w:r>
      <w:r w:rsidRPr="00015E77">
        <w:rPr>
          <w:noProof/>
          <w:vertAlign w:val="superscript"/>
        </w:rPr>
        <w:t>33</w:t>
      </w:r>
      <w:r w:rsidRPr="00015E77">
        <w:t xml:space="preserve"> software linked with Rstudio</w:t>
      </w:r>
      <w:r w:rsidRPr="00015E77">
        <w:rPr>
          <w:noProof/>
          <w:vertAlign w:val="superscript"/>
        </w:rPr>
        <w:t>34</w:t>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 (</w:t>
      </w:r>
      <w:r w:rsidR="006A0461" w:rsidRPr="006A0461">
        <w:t>https://github.com/</w:t>
      </w:r>
      <w:r w:rsidR="006A0461">
        <w:t>w</w:t>
      </w:r>
      <w:r w:rsidR="006A0461" w:rsidRPr="006A0461">
        <w:t>iczling/columncomparison</w:t>
      </w:r>
      <w:r w:rsidRPr="00015E77">
        <w:t xml:space="preserve">). The raw data </w:t>
      </w:r>
      <w:r w:rsidRPr="00015E77">
        <w:lastRenderedPageBreak/>
        <w:t>are also available through a repository.</w:t>
      </w:r>
      <w:r w:rsidRPr="00015E77">
        <w:rPr>
          <w:noProof/>
          <w:vertAlign w:val="superscript"/>
        </w:rPr>
        <w:t>36</w:t>
      </w:r>
      <w:r w:rsidR="00A82D1C">
        <w:rPr>
          <w:noProof/>
          <w:vertAlign w:val="superscript"/>
        </w:rPr>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25C0ED66"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selected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access to 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 xml:space="preserve">For this problem all the population parameters were fixed </w:t>
      </w:r>
      <w:r w:rsidR="00E4437E">
        <w:t>to the final model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E4437E">
        <w:t>)</w:t>
      </w:r>
      <w:r w:rsidR="00AD3413">
        <w:t xml:space="preserve">. </w:t>
      </w:r>
    </w:p>
    <w:p w14:paraId="6289E883" w14:textId="3B5CBA11" w:rsidR="00681A67" w:rsidRPr="00DD75C0"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Any area under the uncertainty chromatogram for a particular analyte can be probabilistically interpreted as a fraction of analytes (similar with respect to predictors and gathered data) that are expected to have a </w:t>
      </w:r>
      <w:r w:rsidR="00681A67" w:rsidRPr="00DD75C0">
        <w:t>retention time within the range that the area was calculated.</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3B24BE39" w14:textId="6CCA0FE6" w:rsidR="00E332A3" w:rsidRDefault="00B73148" w:rsidP="00D46423">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 to characterize the stationary phases properties using</w:t>
      </w:r>
      <w:r w:rsidR="00B673C8">
        <w:t xml:space="preserve"> the parameters of </w:t>
      </w:r>
      <w:r w:rsidR="007F0C07">
        <w:t xml:space="preserve">the </w:t>
      </w:r>
      <w:r w:rsidR="00B673C8">
        <w:t>Neue model</w:t>
      </w:r>
      <w:r w:rsidR="004F36EC">
        <w:t>. This allows for an easy</w:t>
      </w:r>
      <w:r w:rsidR="007D65B7">
        <w:t xml:space="preserve"> </w:t>
      </w:r>
      <w:r w:rsidR="004F36EC">
        <w:t>interpretation and application of this parameters 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Th</w:t>
      </w:r>
      <w:r w:rsidR="0045566C">
        <w:t>e</w:t>
      </w:r>
      <w:r w:rsidR="0068285E">
        <w:t>s</w:t>
      </w:r>
      <w:r w:rsidR="0045566C">
        <w:t>e</w:t>
      </w:r>
      <w:r w:rsidR="0068285E">
        <w:t xml:space="preserve"> parameters pr</w:t>
      </w:r>
      <w:r>
        <w:t>ovide a</w:t>
      </w:r>
      <w:r w:rsidR="0068285E">
        <w:t xml:space="preserve"> </w:t>
      </w:r>
      <w:r w:rsidR="00671B2F" w:rsidRPr="00671B2F">
        <w:t xml:space="preserve">concise </w:t>
      </w:r>
      <w:r w:rsidR="00671B2F">
        <w:t xml:space="preserve">summary </w:t>
      </w:r>
      <w:r>
        <w:t>o</w:t>
      </w:r>
      <w:r w:rsidR="00671B2F">
        <w:t xml:space="preserve">f </w:t>
      </w:r>
      <w:r w:rsidR="0068285E">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p>
    <w:p w14:paraId="1D817E03" w14:textId="3B04C42E" w:rsidR="00122CCD" w:rsidRDefault="00D46423" w:rsidP="00D46423">
      <w:r>
        <w:t xml:space="preserve">The interpretation of </w:t>
      </w:r>
      <w:r w:rsidR="00E332A3">
        <w:t xml:space="preserve">these </w:t>
      </w:r>
      <w:r>
        <w:t xml:space="preserve">parameters is straightforward. Each parameter isolates </w:t>
      </w:r>
      <w:r w:rsidR="007E39D0">
        <w:t>and quantitates an</w:t>
      </w:r>
      <w:r>
        <w:t xml:space="preserve"> effect of a </w:t>
      </w:r>
      <w:r w:rsidR="00EA4F0C">
        <w:t>chromatographic condition</w:t>
      </w:r>
      <w:r>
        <w:t xml:space="preserve"> (pH, organic modifier type and content, temperature, column type) on</w:t>
      </w:r>
      <w:r w:rsidR="00122CCD">
        <w:t xml:space="preserve"> the</w:t>
      </w:r>
      <w:r>
        <w:t xml:space="preserve"> retention</w:t>
      </w:r>
      <w:r w:rsidR="00122CCD">
        <w:t xml:space="preserve"> of neutral, acidic and basic form of an analyte</w:t>
      </w:r>
      <w:r>
        <w:t xml:space="preserve">. As an example, the typical </w:t>
      </w:r>
      <w:proofErr w:type="spellStart"/>
      <w:r>
        <w:t>logkw</w:t>
      </w:r>
      <w:proofErr w:type="spellEnd"/>
      <w:r>
        <w:t xml:space="preserve"> of a neutral form of an analyte (a measure of hydrophobicity) is </w:t>
      </w:r>
      <w:r w:rsidRPr="00467A90">
        <w:t>3.6</w:t>
      </w:r>
      <w:r>
        <w:t xml:space="preserve"> for </w:t>
      </w:r>
      <w:proofErr w:type="spellStart"/>
      <w:r>
        <w:t>XBridge</w:t>
      </w:r>
      <w:proofErr w:type="spellEnd"/>
      <w:r>
        <w:t xml:space="preserve"> Shield RP18, and is 0.42, 0.17, 0.10, and 0.17 higher for </w:t>
      </w:r>
      <w:proofErr w:type="spellStart"/>
      <w:r w:rsidRPr="008441E0">
        <w:t>XTerra</w:t>
      </w:r>
      <w:proofErr w:type="spellEnd"/>
      <w:r w:rsidRPr="008441E0">
        <w:t xml:space="preserve"> MS C18</w:t>
      </w:r>
      <w:r>
        <w:t xml:space="preserve">, </w:t>
      </w:r>
      <w:proofErr w:type="spellStart"/>
      <w:r w:rsidRPr="008441E0">
        <w:t>XBridge</w:t>
      </w:r>
      <w:proofErr w:type="spellEnd"/>
      <w:r w:rsidRPr="008441E0">
        <w:t xml:space="preserve"> Phenyl</w:t>
      </w:r>
      <w:r>
        <w:t xml:space="preserve">, </w:t>
      </w:r>
      <w:proofErr w:type="spellStart"/>
      <w:r w:rsidRPr="008441E0">
        <w:t>XBridge</w:t>
      </w:r>
      <w:proofErr w:type="spellEnd"/>
      <w:r w:rsidRPr="008441E0">
        <w:t xml:space="preserve"> C8</w:t>
      </w:r>
      <w:r>
        <w:t xml:space="preserve"> and </w:t>
      </w:r>
      <w:r w:rsidRPr="008441E0">
        <w:t>Xterra MS C8</w:t>
      </w:r>
      <w:r>
        <w:t xml:space="preserve"> columns. The typical slope </w:t>
      </w:r>
      <w:r w:rsidR="0002176F">
        <w:t xml:space="preserve">in MeOH </w:t>
      </w:r>
      <w:r>
        <w:t>is 4.96 and the difference between</w:t>
      </w:r>
      <w:r w:rsidRPr="00410C59">
        <w:t xml:space="preserve"> </w:t>
      </w:r>
      <w:proofErr w:type="spellStart"/>
      <w:r>
        <w:t>XBridge</w:t>
      </w:r>
      <w:proofErr w:type="spellEnd"/>
      <w:r>
        <w:t xml:space="preserve"> Shield RP18 and the other columns is 0.59, -0.12, 0.36, 0.48.</w:t>
      </w:r>
      <w:r w:rsidR="00122CCD">
        <w:t xml:space="preserve"> The S1 and </w:t>
      </w:r>
      <w:proofErr w:type="spellStart"/>
      <w:r w:rsidR="00122CCD">
        <w:t>logkw</w:t>
      </w:r>
      <w:proofErr w:type="spellEnd"/>
      <w:r w:rsidR="00122CCD">
        <w:t xml:space="preserve"> parameters are highly correlated (</w:t>
      </w:r>
      <w:r w:rsidR="00122CCD">
        <w:rPr>
          <w:rFonts w:ascii="Times New Roman" w:hAnsi="Times New Roman"/>
        </w:rPr>
        <w:t>ρ</w:t>
      </w:r>
      <w:r w:rsidR="00122CCD">
        <w:t>=0.87)</w:t>
      </w:r>
      <w:r w:rsidR="0002176F">
        <w:t xml:space="preserve">. </w:t>
      </w:r>
      <w:r w:rsidR="00715AD8">
        <w:t xml:space="preserve">The log P effects </w:t>
      </w:r>
      <w:proofErr w:type="spellStart"/>
      <w:r w:rsidR="00715AD8">
        <w:t>logkw</w:t>
      </w:r>
      <w:proofErr w:type="spellEnd"/>
      <w:r w:rsidR="00715AD8">
        <w:t xml:space="preserve"> and S1 with a slope of 0.83 and 0.48 for </w:t>
      </w:r>
      <w:proofErr w:type="spellStart"/>
      <w:r w:rsidR="00715AD8">
        <w:t>XBridge</w:t>
      </w:r>
      <w:proofErr w:type="spellEnd"/>
      <w:r w:rsidR="00715AD8">
        <w:t xml:space="preserve"> Shield RP 18. The effect of other column on the parameter are small. The largest difference is between </w:t>
      </w:r>
      <w:proofErr w:type="spellStart"/>
      <w:r w:rsidR="00715AD8">
        <w:t>XBridge</w:t>
      </w:r>
      <w:proofErr w:type="spellEnd"/>
      <w:r w:rsidR="00715AD8">
        <w:t xml:space="preserve"> C8 and Xterra MS C18 (about 0.18) for cS1. </w:t>
      </w:r>
      <w:r w:rsidR="0002176F">
        <w:t xml:space="preserve">The S1 is higher </w:t>
      </w:r>
      <w:r w:rsidR="00715AD8">
        <w:t>in</w:t>
      </w:r>
      <w:r w:rsidR="0002176F">
        <w:t xml:space="preserve"> ACN </w:t>
      </w:r>
      <w:r w:rsidR="00715AD8">
        <w:t>than in</w:t>
      </w:r>
      <w:r w:rsidR="0002176F">
        <w:t xml:space="preserve"> MeOH</w:t>
      </w:r>
      <w:r w:rsidR="00715AD8">
        <w:t xml:space="preserve"> by 0.61</w:t>
      </w:r>
      <w:r w:rsidR="0002176F">
        <w:t xml:space="preserve"> for </w:t>
      </w:r>
      <w:proofErr w:type="spellStart"/>
      <w:r w:rsidR="0002176F">
        <w:t>XBridge</w:t>
      </w:r>
      <w:proofErr w:type="spellEnd"/>
      <w:r w:rsidR="0002176F">
        <w:t xml:space="preserve"> Shield RP18 column, and for </w:t>
      </w:r>
      <w:proofErr w:type="spellStart"/>
      <w:r w:rsidR="0002176F" w:rsidRPr="008441E0">
        <w:t>XTerra</w:t>
      </w:r>
      <w:proofErr w:type="spellEnd"/>
      <w:r w:rsidR="0002176F" w:rsidRPr="008441E0">
        <w:t xml:space="preserve"> MS C18</w:t>
      </w:r>
      <w:r w:rsidR="0002176F">
        <w:t xml:space="preserve">, </w:t>
      </w:r>
      <w:proofErr w:type="spellStart"/>
      <w:r w:rsidR="0002176F" w:rsidRPr="008441E0">
        <w:t>XBridge</w:t>
      </w:r>
      <w:proofErr w:type="spellEnd"/>
      <w:r w:rsidR="0002176F" w:rsidRPr="008441E0">
        <w:t xml:space="preserve"> Phenyl</w:t>
      </w:r>
      <w:r w:rsidR="0002176F">
        <w:t xml:space="preserve">, </w:t>
      </w:r>
      <w:proofErr w:type="spellStart"/>
      <w:r w:rsidR="0002176F" w:rsidRPr="008441E0">
        <w:t>XBridge</w:t>
      </w:r>
      <w:proofErr w:type="spellEnd"/>
      <w:r w:rsidR="0002176F" w:rsidRPr="008441E0">
        <w:t xml:space="preserve"> C8</w:t>
      </w:r>
      <w:r w:rsidR="0002176F">
        <w:t xml:space="preserve"> and </w:t>
      </w:r>
      <w:r w:rsidR="0002176F" w:rsidRPr="008441E0">
        <w:t>Xterra MS C8</w:t>
      </w:r>
      <w:r w:rsidR="0002176F">
        <w:t xml:space="preserve"> this difference is</w:t>
      </w:r>
      <w:r w:rsidR="00715AD8">
        <w:t xml:space="preserve"> higher by </w:t>
      </w:r>
      <w:r w:rsidR="0002176F">
        <w:t>0.15 0.81, 0.51, 0.04.</w:t>
      </w:r>
      <w:r w:rsidR="00715AD8">
        <w:t xml:space="preserve"> The effect of temperatures are small and consisted with </w:t>
      </w:r>
      <w:r w:rsidR="00715AD8">
        <w:t xml:space="preserve">prior knowledge. The </w:t>
      </w:r>
      <w:proofErr w:type="spellStart"/>
      <w:r w:rsidR="00715AD8">
        <w:t>XBridge</w:t>
      </w:r>
      <w:proofErr w:type="spellEnd"/>
      <w:r w:rsidR="00715AD8">
        <w:t xml:space="preserve"> Phenyl column seems to have the largest temperature effects.</w:t>
      </w:r>
    </w:p>
    <w:p w14:paraId="68D86F29" w14:textId="59C6D01F" w:rsidR="00D46423" w:rsidRDefault="00D46423" w:rsidP="00D46423">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 The between column differences for that parameter are small. </w:t>
      </w:r>
    </w:p>
    <w:p w14:paraId="522D5BD9" w14:textId="77777777" w:rsidR="00D46423" w:rsidRDefault="00D46423" w:rsidP="00D46423">
      <w:r>
        <w:t xml:space="preserve">The pH effects on </w:t>
      </w:r>
      <w:proofErr w:type="spellStart"/>
      <w:r>
        <w:t>logkw</w:t>
      </w:r>
      <w:proofErr w:type="spellEnd"/>
      <w:r>
        <w:t xml:space="preserve"> for acids and bases (</w:t>
      </w:r>
      <w:proofErr w:type="spellStart"/>
      <w:r>
        <w:t>apH</w:t>
      </w:r>
      <w:proofErr w:type="spellEnd"/>
      <w:r>
        <w:t>) are small and negative for acids and positive for bases. This effects reflects the changes in stationary phase properties due to pH of the mobile phases.</w:t>
      </w:r>
    </w:p>
    <w:p w14:paraId="521DB5DA" w14:textId="1F275CBA" w:rsidR="00AD3413" w:rsidRDefault="00AD3413" w:rsidP="006F1F34"/>
    <w:p w14:paraId="6B3ECF04" w14:textId="42CA7452" w:rsidR="00681A67" w:rsidRPr="00AF079C" w:rsidRDefault="00E46885" w:rsidP="006F1F34">
      <w:pPr>
        <w:pStyle w:val="TAMainText"/>
      </w:pPr>
      <w:r>
        <w:rPr>
          <w:noProof/>
        </w:rPr>
        <w:drawing>
          <wp:inline distT="0" distB="0" distL="0" distR="0" wp14:anchorId="6BDD49B9" wp14:editId="2A91F241">
            <wp:extent cx="3044825" cy="3044825"/>
            <wp:effectExtent l="0" t="0" r="3175" b="3175"/>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7CF9487" w14:textId="207E8368" w:rsidR="006F1F34" w:rsidRDefault="00681A67" w:rsidP="006F1F34">
      <w:pPr>
        <w:pStyle w:val="VAFigureCaption"/>
      </w:pPr>
      <w:r w:rsidRPr="0046593F">
        <w:t xml:space="preserve">Figure 1. </w:t>
      </w:r>
      <w:r w:rsidR="00384D2E">
        <w:t>Summary of marginal p</w:t>
      </w:r>
      <w:r w:rsidRPr="00AF71C7">
        <w:t xml:space="preserve">osterior distributions </w:t>
      </w:r>
      <w:r w:rsidR="00384D2E">
        <w:t>of</w:t>
      </w:r>
      <w:r w:rsidRPr="00AF71C7">
        <w:t xml:space="preserve"> the</w:t>
      </w:r>
      <w:r w:rsidR="0046593F" w:rsidRPr="00AF71C7">
        <w:t xml:space="preserve"> key</w:t>
      </w:r>
      <w:r w:rsidRPr="00AF71C7">
        <w:t xml:space="preserve"> population-level parameters</w:t>
      </w:r>
      <w:r w:rsidR="00822047">
        <w:t xml:space="preserve"> characterizing retention of </w:t>
      </w:r>
      <w:r w:rsidR="00384D2E">
        <w:t>analytes in the</w:t>
      </w:r>
      <w:r w:rsidR="00822047">
        <w:t xml:space="preserve"> tested columns.</w:t>
      </w:r>
    </w:p>
    <w:p w14:paraId="04A1DF6C" w14:textId="0DF0ADF2" w:rsidR="009257C7" w:rsidRPr="00AF079C" w:rsidRDefault="00410C59" w:rsidP="00D46423">
      <w:r>
        <w:tab/>
      </w:r>
      <w:r w:rsidR="00E46885">
        <w:rPr>
          <w:noProof/>
        </w:rPr>
        <w:drawing>
          <wp:inline distT="0" distB="0" distL="0" distR="0" wp14:anchorId="654DD7F5" wp14:editId="404C8AEA">
            <wp:extent cx="3044825" cy="3044825"/>
            <wp:effectExtent l="0" t="0" r="3175" b="3175"/>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104F3A5" w14:textId="3CE569FA" w:rsidR="009257C7" w:rsidRDefault="009257C7" w:rsidP="009257C7">
      <w:pPr>
        <w:pStyle w:val="VAFigureCaption"/>
      </w:pPr>
      <w:r w:rsidRPr="0046593F">
        <w:t xml:space="preserve">Figure </w:t>
      </w:r>
      <w:r w:rsidR="008501C8">
        <w:t>2</w:t>
      </w:r>
      <w:r w:rsidRPr="0046593F">
        <w:t xml:space="preserve">. </w:t>
      </w:r>
      <w:r w:rsidR="00384D2E" w:rsidRPr="00384D2E">
        <w:t xml:space="preserve">Summary of marginal posterior distributions of the key population-level parameters characterizing </w:t>
      </w:r>
      <w:r w:rsidR="00384D2E">
        <w:t xml:space="preserve">the difference </w:t>
      </w:r>
      <w:r w:rsidR="00384D2E">
        <w:lastRenderedPageBreak/>
        <w:t xml:space="preserve">in retention </w:t>
      </w:r>
      <w:r w:rsidR="00384D2E" w:rsidRPr="00384D2E">
        <w:t xml:space="preserve">of analytes </w:t>
      </w:r>
      <w:r w:rsidR="00384D2E">
        <w:t>between the</w:t>
      </w:r>
      <w:r w:rsidR="00384D2E" w:rsidRPr="00384D2E">
        <w:t xml:space="preserve"> </w:t>
      </w:r>
      <w:r w:rsidR="00384D2E">
        <w:t>indicated</w:t>
      </w:r>
      <w:r w:rsidR="00384D2E" w:rsidRPr="00384D2E">
        <w:t xml:space="preserve"> column</w:t>
      </w:r>
      <w:r w:rsidR="00384D2E">
        <w:t xml:space="preserve"> and </w:t>
      </w:r>
      <w:proofErr w:type="spellStart"/>
      <w:r w:rsidR="008501C8">
        <w:t>XBridge</w:t>
      </w:r>
      <w:proofErr w:type="spellEnd"/>
      <w:r w:rsidR="008501C8">
        <w:t xml:space="preserve"> Shield RP18</w:t>
      </w:r>
      <w:r w:rsidR="004C1F07">
        <w:t xml:space="preserve"> column</w:t>
      </w:r>
      <w:r w:rsidR="008501C8" w:rsidRPr="006F1F34">
        <w:t>.</w:t>
      </w:r>
    </w:p>
    <w:p w14:paraId="19D7BE07" w14:textId="434D320A" w:rsidR="009257C7" w:rsidRPr="009257C7" w:rsidRDefault="005D07B9" w:rsidP="009257C7">
      <w:r>
        <w:rPr>
          <w:noProof/>
        </w:rPr>
        <w:drawing>
          <wp:inline distT="0" distB="0" distL="0" distR="0" wp14:anchorId="038584D3" wp14:editId="58F23C6A">
            <wp:extent cx="3044825" cy="2282825"/>
            <wp:effectExtent l="0" t="0" r="3175" b="317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282825"/>
                    </a:xfrm>
                    <a:prstGeom prst="rect">
                      <a:avLst/>
                    </a:prstGeom>
                  </pic:spPr>
                </pic:pic>
              </a:graphicData>
            </a:graphic>
          </wp:inline>
        </w:drawing>
      </w:r>
    </w:p>
    <w:p w14:paraId="1309F841" w14:textId="13B6D515"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0AC466FE" w14:textId="214AE426" w:rsidR="009821A7" w:rsidRDefault="009821A7" w:rsidP="006F1F34">
      <w:r w:rsidRPr="00AF079C">
        <w:t xml:space="preserve">The model predictions are well calibrated with the data, as shown in Figure </w:t>
      </w:r>
      <w:r>
        <w:t>S</w:t>
      </w:r>
      <w:r w:rsidR="00E332A3">
        <w:t>3</w:t>
      </w:r>
      <w:r w:rsidRPr="00AF079C">
        <w:t xml:space="preserve">. </w:t>
      </w:r>
      <w:r w:rsidR="001E1C52">
        <w:t>The in</w:t>
      </w:r>
      <w:r w:rsidR="001E1C52" w:rsidRPr="001E1C52">
        <w:t xml:space="preserve">dividual and population predictions versus observed </w:t>
      </w:r>
      <w:r w:rsidR="001E1C52">
        <w:t>retention times</w:t>
      </w:r>
      <w:r w:rsidR="001E1C52" w:rsidRPr="001E1C52">
        <w:t xml:space="preserve"> are relatively symmetrically distributed around the line of identity</w:t>
      </w:r>
      <w:r w:rsidR="001E1C52">
        <w:t xml:space="preserve"> indicating model applicability for predictions. </w:t>
      </w:r>
      <w:r>
        <w:t>The individual and population predictions</w:t>
      </w:r>
      <w:r w:rsidR="001E1C52">
        <w:t xml:space="preserve"> for several analytes</w:t>
      </w:r>
      <w:r>
        <w:t xml:space="preserve"> are shown in Figure S</w:t>
      </w:r>
      <w:r w:rsidR="00E332A3">
        <w:t>4 and S5</w:t>
      </w:r>
      <w:r>
        <w:t>.</w:t>
      </w:r>
      <w:r w:rsidR="00124D57">
        <w:t xml:space="preserve"> </w:t>
      </w:r>
      <w:r w:rsidR="00131473">
        <w:t>The individual prediction are very precise and close to observed data. The population predictions are</w:t>
      </w:r>
      <w:r w:rsidR="004F18AB">
        <w:t xml:space="preserve"> also</w:t>
      </w:r>
      <w:r w:rsidR="00131473">
        <w:t xml:space="preserve"> well calibrate</w:t>
      </w:r>
      <w:r w:rsidR="00987F1B">
        <w:t>d</w:t>
      </w:r>
      <w:r w:rsidR="00131473">
        <w:t xml:space="preserve"> </w:t>
      </w:r>
      <w:r w:rsidR="004F18AB">
        <w:t xml:space="preserve">but </w:t>
      </w:r>
      <w:r w:rsidR="00131473">
        <w:t xml:space="preserve">are less precise. </w:t>
      </w:r>
      <w:r w:rsidR="00601F64">
        <w:t>The limited data predictions are shown in Figure S6</w:t>
      </w:r>
      <w:r w:rsidR="00F51469">
        <w:t xml:space="preserve">. </w:t>
      </w:r>
      <w:r w:rsidR="007540D5">
        <w:t xml:space="preserve">By comparing them to the population predictions one is able to assess the added predicted value of </w:t>
      </w:r>
      <w:proofErr w:type="spellStart"/>
      <w:r w:rsidR="007540D5">
        <w:t>XBridge</w:t>
      </w:r>
      <w:proofErr w:type="spellEnd"/>
      <w:r w:rsidR="007540D5">
        <w:t xml:space="preserve"> Shield RP18 data.</w:t>
      </w:r>
    </w:p>
    <w:p w14:paraId="6398ABE9" w14:textId="4FCDFE7A" w:rsidR="00681A67" w:rsidRPr="0046593F" w:rsidRDefault="009821A7" w:rsidP="006F1F34">
      <w:r>
        <w:t>All model</w:t>
      </w:r>
      <w:r w:rsidR="006F1F34">
        <w:t xml:space="preserve"> parameters jointly </w:t>
      </w:r>
      <w:r w:rsidR="007F0C07">
        <w:t>affect</w:t>
      </w:r>
      <w:r w:rsidR="006F1F34">
        <w:t xml:space="preserve"> </w:t>
      </w:r>
      <w:r w:rsidR="00D0227F">
        <w:t>a</w:t>
      </w:r>
      <w:r w:rsidR="00124D57">
        <w:t xml:space="preserve">nalyte </w:t>
      </w:r>
      <w:r w:rsidR="0032296C">
        <w:t>retention</w:t>
      </w:r>
      <w:r w:rsidR="00D0227F">
        <w:t xml:space="preserve">. </w:t>
      </w:r>
      <w:r w:rsidR="0032296C">
        <w:t xml:space="preserve">To better illustrate </w:t>
      </w:r>
      <w:r>
        <w:t>th</w:t>
      </w:r>
      <w:r w:rsidR="00911FDD">
        <w:t>is</w:t>
      </w:r>
      <w:r w:rsidR="007F7759">
        <w:t xml:space="preserve"> joined effect of</w:t>
      </w:r>
      <w:r>
        <w:t xml:space="preserve"> parameter</w:t>
      </w:r>
      <w:r w:rsidR="007F7759">
        <w:t>s</w:t>
      </w:r>
      <w:r w:rsidR="00936EA2">
        <w:t xml:space="preserve">, </w:t>
      </w:r>
      <w:r w:rsidR="0032296C">
        <w:t>we simulated the average retention factors for</w:t>
      </w:r>
      <w:r w:rsidR="00936EA2">
        <w:t xml:space="preserve"> the typical</w:t>
      </w:r>
      <w:r w:rsidR="0032296C">
        <w:t xml:space="preserve"> </w:t>
      </w:r>
      <w:r w:rsidR="006F1F34">
        <w:t>acid</w:t>
      </w:r>
      <w:r w:rsidR="0032296C">
        <w:t>i</w:t>
      </w:r>
      <w:r w:rsidR="00936EA2">
        <w:t>c</w:t>
      </w:r>
      <w:r w:rsidR="0032296C">
        <w:t xml:space="preserve">, </w:t>
      </w:r>
      <w:r w:rsidR="006F1F34">
        <w:t xml:space="preserve">basic and neutral </w:t>
      </w:r>
      <w:r w:rsidR="0032296C">
        <w:t>analyte</w:t>
      </w:r>
      <w:r w:rsidR="006F1F34">
        <w:t xml:space="preserve"> with log P of </w:t>
      </w:r>
      <w:r w:rsidR="00936EA2">
        <w:t>0</w:t>
      </w:r>
      <w:r w:rsidR="006F1F34">
        <w:t xml:space="preserve">, </w:t>
      </w:r>
      <w:r w:rsidR="00936EA2">
        <w:t>3</w:t>
      </w:r>
      <w:r w:rsidR="006F1F34">
        <w:t xml:space="preserve"> and 6</w:t>
      </w:r>
      <w:r w:rsidR="0032296C">
        <w:t xml:space="preserve">. </w:t>
      </w:r>
      <w:r w:rsidR="00936EA2">
        <w:t xml:space="preserve">The results are </w:t>
      </w:r>
      <w:r w:rsidR="0032296C">
        <w:t xml:space="preserve">present in Figure </w:t>
      </w:r>
      <w:r w:rsidR="00936EA2">
        <w:t>4</w:t>
      </w:r>
      <w:r w:rsidR="0032296C">
        <w:t>.</w:t>
      </w:r>
      <w:r w:rsidR="00936EA2">
        <w:t xml:space="preserve"> </w:t>
      </w:r>
      <w:r w:rsidR="00131473">
        <w:t xml:space="preserve">We also provide various isocratic prediction for selected analytes to illustrate the impact of parameters on </w:t>
      </w:r>
      <w:r w:rsidR="00601F64">
        <w:t xml:space="preserve">isocratic </w:t>
      </w:r>
      <w:r w:rsidR="00131473">
        <w:t>retention (</w:t>
      </w:r>
      <w:r w:rsidR="00601F64">
        <w:t>Figure S7 and S8</w:t>
      </w:r>
      <w:r w:rsidR="00131473">
        <w:t>)</w:t>
      </w:r>
      <w:r w:rsidR="00601F64">
        <w:t>.</w:t>
      </w:r>
    </w:p>
    <w:p w14:paraId="7307F35E" w14:textId="79FD627E" w:rsidR="00681A67" w:rsidRPr="00AF079C" w:rsidRDefault="0014607D" w:rsidP="006F1F34">
      <w:pPr>
        <w:pStyle w:val="TAMainText"/>
      </w:pPr>
      <w:r>
        <w:rPr>
          <w:noProof/>
        </w:rPr>
        <w:drawing>
          <wp:inline distT="0" distB="0" distL="0" distR="0" wp14:anchorId="08B877A2" wp14:editId="4894023F">
            <wp:extent cx="3044825" cy="3044825"/>
            <wp:effectExtent l="0" t="0" r="3175" b="3175"/>
            <wp:docPr id="14" name="Graf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a 14"/>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3044825" cy="3044825"/>
                    </a:xfrm>
                    <a:prstGeom prst="rect">
                      <a:avLst/>
                    </a:prstGeom>
                  </pic:spPr>
                </pic:pic>
              </a:graphicData>
            </a:graphic>
          </wp:inline>
        </w:drawing>
      </w:r>
    </w:p>
    <w:p w14:paraId="1310424E" w14:textId="7540D818"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basic, neutral and acidic form o</w:t>
      </w:r>
      <w:r w:rsidR="004F55C3">
        <w:t>f an</w:t>
      </w:r>
      <w:r w:rsidR="00523691" w:rsidRPr="00CF20D2">
        <w:t xml:space="preserve"> 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xml:space="preserve">. The uncertainty </w:t>
      </w:r>
      <w:r w:rsidR="00FE6403" w:rsidRPr="00CF20D2">
        <w:t xml:space="preserve">is not present to improve </w:t>
      </w:r>
      <w:r w:rsidR="0006411C" w:rsidRPr="00CF20D2">
        <w:t>readability</w:t>
      </w:r>
      <w:r w:rsidR="00FE2A16">
        <w:t>.</w:t>
      </w:r>
    </w:p>
    <w:p w14:paraId="3AB28ECA" w14:textId="4B091CDD" w:rsidR="00DF55E7" w:rsidRPr="00C64622" w:rsidRDefault="00795055" w:rsidP="006F1F34">
      <w:pPr>
        <w:pStyle w:val="TAMainText"/>
        <w:rPr>
          <w:rFonts w:ascii="Times New Roman" w:hAnsi="Times New Roman"/>
        </w:rPr>
      </w:pPr>
      <w:r>
        <w:t>The model provides quantitative results allowing to predict likely chromatogram</w:t>
      </w:r>
      <w:r w:rsidR="00D0227F">
        <w:t xml:space="preserve"> given various </w:t>
      </w:r>
      <w:r w:rsidR="00911FDD">
        <w:t>number of experimental data.</w:t>
      </w:r>
      <w:r w:rsidR="00D0227F">
        <w:t xml:space="preserve"> Such prediction</w:t>
      </w:r>
      <w:r w:rsidR="007F7759">
        <w:t xml:space="preserve"> </w:t>
      </w:r>
      <w:r>
        <w:t>can be used for</w:t>
      </w:r>
      <w:r w:rsidR="00D0227F">
        <w:t xml:space="preserve"> </w:t>
      </w:r>
      <w:r>
        <w:t>decision making.</w:t>
      </w:r>
      <w:r w:rsidR="00D0227F">
        <w:t xml:space="preserve"> In this work we show t</w:t>
      </w:r>
      <w:r w:rsidR="00681A67" w:rsidRPr="00AF079C">
        <w:t>he comparison of population</w:t>
      </w:r>
      <w:r w:rsidR="00D0227F">
        <w:t xml:space="preserve"> (</w:t>
      </w:r>
      <w:r w:rsidR="00D0227F" w:rsidRPr="00A00AE6">
        <w:rPr>
          <w:bCs/>
        </w:rPr>
        <w:t>future observations when no experimental data are available</w:t>
      </w:r>
      <w:r w:rsidR="00D0227F">
        <w:t>)</w:t>
      </w:r>
      <w:r>
        <w:t xml:space="preserve"> </w:t>
      </w:r>
      <w:r w:rsidR="00681A67" w:rsidRPr="00AF079C">
        <w:t>and limited data predictions</w:t>
      </w:r>
      <w:r w:rsidR="00D0227F">
        <w:t xml:space="preserve"> (</w:t>
      </w:r>
      <w:r w:rsidR="00D0227F" w:rsidRPr="00A00AE6">
        <w:rPr>
          <w:bCs/>
        </w:rPr>
        <w:t xml:space="preserve">future predictions given access to </w:t>
      </w:r>
      <w:r w:rsidR="00D0227F">
        <w:rPr>
          <w:bCs/>
        </w:rPr>
        <w:t>all</w:t>
      </w:r>
      <w:r w:rsidR="00D0227F" w:rsidRPr="00A00AE6">
        <w:rPr>
          <w:bCs/>
        </w:rPr>
        <w:t xml:space="preserve"> experiments collected for </w:t>
      </w:r>
      <w:proofErr w:type="spellStart"/>
      <w:r w:rsidR="00D0227F">
        <w:rPr>
          <w:bCs/>
        </w:rPr>
        <w:t>XBridge</w:t>
      </w:r>
      <w:proofErr w:type="spellEnd"/>
      <w:r w:rsidR="00D0227F">
        <w:rPr>
          <w:bCs/>
        </w:rPr>
        <w:t xml:space="preserve"> Shield RP 18)</w:t>
      </w:r>
      <w:r w:rsidR="001E1C52">
        <w:rPr>
          <w:bCs/>
        </w:rPr>
        <w:t xml:space="preserve">. Simulations </w:t>
      </w:r>
      <w:r w:rsidR="00681A67" w:rsidRPr="00AF079C">
        <w:t xml:space="preserve">are shown in Figures </w:t>
      </w:r>
      <w:r w:rsidR="004F18AB">
        <w:t>5</w:t>
      </w:r>
      <w:r w:rsidR="00681A67" w:rsidRPr="00AF079C">
        <w:t xml:space="preserve"> and </w:t>
      </w:r>
      <w:r w:rsidR="004F18AB">
        <w:t>6</w:t>
      </w:r>
      <w:r w:rsidR="00681A67" w:rsidRPr="00AF079C">
        <w:t xml:space="preserve">. </w:t>
      </w:r>
      <w:r w:rsidR="00124D57">
        <w:t xml:space="preserve">The population predictions (Figure </w:t>
      </w:r>
      <w:r w:rsidR="00D46423">
        <w:t>5</w:t>
      </w:r>
      <w:r w:rsidR="00124D57">
        <w:t xml:space="preserve">) are of limited usefulness as they lead to a very large uncertainties. </w:t>
      </w:r>
      <w:r w:rsidR="004C3D84">
        <w:t>Basically, the uncertaint</w:t>
      </w:r>
      <w:r w:rsidR="0087420D">
        <w:t>ies</w:t>
      </w:r>
      <w:r w:rsidR="004C3D84">
        <w:t xml:space="preserve"> for population predictions </w:t>
      </w:r>
      <w:r w:rsidR="0087420D">
        <w:t>are</w:t>
      </w:r>
      <w:r w:rsidR="004C3D84">
        <w:t xml:space="preserve"> </w:t>
      </w:r>
      <w:r w:rsidR="0087420D">
        <w:t xml:space="preserve">mostly </w:t>
      </w:r>
      <w:r w:rsidR="004C3D84">
        <w:t xml:space="preserve">driven by unexplained variability, </w:t>
      </w:r>
      <w:r w:rsidR="004C3D84" w:rsidRPr="004C3D84">
        <w:rPr>
          <w:rFonts w:ascii="Times New Roman" w:hAnsi="Times New Roman"/>
          <w:i/>
          <w:iCs/>
        </w:rPr>
        <w:t>ω</w:t>
      </w:r>
      <w:r w:rsidR="007F7759">
        <w:t>, which is large.</w:t>
      </w:r>
      <w:r w:rsidR="004C3D84">
        <w:t xml:space="preserve"> </w:t>
      </w:r>
      <w:r w:rsidR="000432C3">
        <w:t xml:space="preserve">However, </w:t>
      </w:r>
      <w:r w:rsidR="00D0227F">
        <w:t xml:space="preserve">by </w:t>
      </w:r>
      <w:r w:rsidR="007F7759">
        <w:t xml:space="preserve">adding information </w:t>
      </w:r>
      <w:r w:rsidR="00D0227F">
        <w:t xml:space="preserve">one </w:t>
      </w:r>
      <w:r w:rsidR="007F7759">
        <w:t xml:space="preserve">can decrease </w:t>
      </w:r>
      <w:r w:rsidR="00D0227F">
        <w:t xml:space="preserve">this </w:t>
      </w:r>
      <w:r w:rsidR="00D46423">
        <w:t>uncertainty</w:t>
      </w:r>
      <w:r w:rsidR="007F7759">
        <w:t xml:space="preserve">. </w:t>
      </w:r>
      <w:r w:rsidR="004C3D84">
        <w:t xml:space="preserve">For </w:t>
      </w:r>
      <w:r w:rsidR="00715AD8">
        <w:t xml:space="preserve">the </w:t>
      </w:r>
      <w:r w:rsidR="004C3D84">
        <w:t xml:space="preserve">limited data predictions </w:t>
      </w:r>
      <w:r w:rsidR="00911FDD">
        <w:t>the</w:t>
      </w:r>
      <w:r w:rsidR="004C3D84">
        <w:t xml:space="preserve"> uncertainty is </w:t>
      </w:r>
      <w:r w:rsidR="00C85A68">
        <w:t xml:space="preserve">almost entirely </w:t>
      </w:r>
      <w:r w:rsidR="004C3D84">
        <w:t xml:space="preserve">reduced for </w:t>
      </w:r>
      <w:proofErr w:type="spellStart"/>
      <w:r w:rsidR="004C3D84">
        <w:t>XBridge</w:t>
      </w:r>
      <w:proofErr w:type="spellEnd"/>
      <w:r w:rsidR="004C3D84">
        <w:t xml:space="preserve"> Shield RP18 column (there is a lot of data). For other columns there is still some proportion of uncertainty left (</w:t>
      </w:r>
      <w:proofErr w:type="spellStart"/>
      <w:r w:rsidR="004C3D84" w:rsidRPr="004C3D84">
        <w:rPr>
          <w:i/>
          <w:iCs/>
        </w:rPr>
        <w:t>c</w:t>
      </w:r>
      <w:r w:rsidR="004C3D84" w:rsidRPr="004C3D84">
        <w:rPr>
          <w:rFonts w:ascii="Times New Roman" w:hAnsi="Times New Roman"/>
          <w:i/>
          <w:iCs/>
        </w:rPr>
        <w:t>ω</w:t>
      </w:r>
      <w:proofErr w:type="spellEnd"/>
      <w:r w:rsidR="004C3D84">
        <w:rPr>
          <w:rFonts w:ascii="Times New Roman" w:hAnsi="Times New Roman"/>
        </w:rPr>
        <w:t>). Since</w:t>
      </w:r>
      <w:r w:rsidR="004C3D84" w:rsidRPr="004C3D84">
        <w:rPr>
          <w:rFonts w:ascii="Times New Roman" w:hAnsi="Times New Roman"/>
        </w:rPr>
        <w:t xml:space="preserve"> </w:t>
      </w:r>
      <w:proofErr w:type="spellStart"/>
      <w:r w:rsidR="004C3D84" w:rsidRPr="004C3D84">
        <w:t>c</w:t>
      </w:r>
      <w:r w:rsidR="004C3D84" w:rsidRPr="004C3D84">
        <w:rPr>
          <w:rFonts w:ascii="Times New Roman" w:hAnsi="Times New Roman"/>
        </w:rPr>
        <w:t>ω</w:t>
      </w:r>
      <w:proofErr w:type="spellEnd"/>
      <w:r w:rsidR="004C3D84">
        <w:rPr>
          <w:rFonts w:ascii="Times New Roman" w:hAnsi="Times New Roman"/>
          <w:i/>
          <w:iCs/>
        </w:rPr>
        <w:t xml:space="preserve"> </w:t>
      </w:r>
      <w:r w:rsidR="004C3D84" w:rsidRPr="004C3D84">
        <w:t>is small (about 0.1)</w:t>
      </w:r>
      <w:r w:rsidR="004C3D84">
        <w:rPr>
          <w:rFonts w:ascii="Times New Roman" w:hAnsi="Times New Roman"/>
          <w:i/>
          <w:iCs/>
        </w:rPr>
        <w:t xml:space="preserve"> </w:t>
      </w:r>
      <w:r w:rsidR="004C3D84">
        <w:rPr>
          <w:rFonts w:ascii="Times New Roman" w:hAnsi="Times New Roman"/>
        </w:rPr>
        <w:t xml:space="preserve">one can expect a </w:t>
      </w:r>
      <w:r w:rsidR="000432C3">
        <w:rPr>
          <w:rFonts w:ascii="Times New Roman" w:hAnsi="Times New Roman"/>
        </w:rPr>
        <w:t>fairly</w:t>
      </w:r>
      <w:r w:rsidR="004C3D84">
        <w:rPr>
          <w:rFonts w:ascii="Times New Roman" w:hAnsi="Times New Roman"/>
        </w:rPr>
        <w:t xml:space="preserve"> precise predictions.</w:t>
      </w:r>
      <w:r w:rsidR="007F7759">
        <w:rPr>
          <w:rFonts w:ascii="Times New Roman" w:hAnsi="Times New Roman"/>
        </w:rPr>
        <w:t xml:space="preserve"> </w:t>
      </w:r>
      <w:r w:rsidR="00715AD8">
        <w:rPr>
          <w:rFonts w:ascii="Times New Roman" w:hAnsi="Times New Roman"/>
        </w:rPr>
        <w:t xml:space="preserve">Since </w:t>
      </w:r>
      <w:r w:rsidR="00715AD8">
        <w:t>t</w:t>
      </w:r>
      <w:r w:rsidR="00DF55E7">
        <w:t>he between analyte variabilities are on a log (with base 10) scale</w:t>
      </w:r>
      <w:r w:rsidR="00715AD8">
        <w:t xml:space="preserve">, </w:t>
      </w:r>
      <w:r w:rsidR="00DF55E7">
        <w:t xml:space="preserve">these standard deviations has to be interpreted accordingly. For example the between analyte variability of 0.1 for </w:t>
      </w:r>
      <w:proofErr w:type="spellStart"/>
      <w:r w:rsidR="00DF55E7">
        <w:t>clogkw</w:t>
      </w:r>
      <w:proofErr w:type="spellEnd"/>
      <w:r w:rsidR="00DF55E7">
        <w:t xml:space="preserve"> implies that the predicted effects of the column are on the order of </w:t>
      </w:r>
      <w:r w:rsidR="00DF55E7">
        <w:rPr>
          <w:rFonts w:ascii="Times New Roman" w:hAnsi="Times New Roman"/>
        </w:rPr>
        <w:t>±</w:t>
      </w:r>
      <w:r w:rsidR="00DF55E7">
        <w:t xml:space="preserve"> 0.1, which corresponds to a multiplicative factors from exp(-2.3*0.1)=</w:t>
      </w:r>
      <w:r w:rsidR="00DF55E7" w:rsidRPr="00DF55E7">
        <w:t>0.79</w:t>
      </w:r>
      <w:r w:rsidR="00DF55E7">
        <w:t xml:space="preserve"> to exp(2.3*0.1)=1.26.</w:t>
      </w:r>
      <w:r w:rsidR="00D35AEA" w:rsidRPr="00D35AEA">
        <w:rPr>
          <w:rFonts w:ascii="Times New Roman" w:hAnsi="Times New Roman"/>
        </w:rPr>
        <w:t xml:space="preserve"> </w:t>
      </w:r>
      <w:r w:rsidR="00D35AEA">
        <w:rPr>
          <w:rFonts w:ascii="Times New Roman" w:hAnsi="Times New Roman"/>
        </w:rPr>
        <w:t>For simple problems involving few analyte it indicates that one is able to predict retention with an uncertainty of few minutes</w:t>
      </w:r>
      <w:r w:rsidR="00601F64">
        <w:rPr>
          <w:rFonts w:ascii="Times New Roman" w:hAnsi="Times New Roman"/>
        </w:rPr>
        <w:t xml:space="preserve">. It </w:t>
      </w:r>
      <w:r w:rsidR="00D35AEA">
        <w:rPr>
          <w:rFonts w:ascii="Times New Roman" w:hAnsi="Times New Roman"/>
        </w:rPr>
        <w:t>might be of practical usefulness</w:t>
      </w:r>
      <w:r w:rsidR="00247329">
        <w:rPr>
          <w:rFonts w:ascii="Times New Roman" w:hAnsi="Times New Roman"/>
        </w:rPr>
        <w:t xml:space="preserve"> for simple problems </w:t>
      </w:r>
      <w:r w:rsidR="00F6718C">
        <w:rPr>
          <w:rFonts w:ascii="Times New Roman" w:hAnsi="Times New Roman"/>
        </w:rPr>
        <w:t>involving</w:t>
      </w:r>
      <w:r w:rsidR="00247329">
        <w:rPr>
          <w:rFonts w:ascii="Times New Roman" w:hAnsi="Times New Roman"/>
        </w:rPr>
        <w:t xml:space="preserve"> few analytes.</w:t>
      </w:r>
    </w:p>
    <w:p w14:paraId="3866F199" w14:textId="17F4DF79" w:rsidR="00681A67" w:rsidRPr="00AF079C" w:rsidRDefault="00FE2A16" w:rsidP="006F1F34">
      <w:pPr>
        <w:pStyle w:val="TAMainText"/>
      </w:pPr>
      <w:r>
        <w:rPr>
          <w:noProof/>
        </w:rPr>
        <w:lastRenderedPageBreak/>
        <w:drawing>
          <wp:inline distT="0" distB="0" distL="0" distR="0" wp14:anchorId="282DF282" wp14:editId="7033CB35">
            <wp:extent cx="3044825" cy="3044825"/>
            <wp:effectExtent l="0" t="0" r="3175" b="3175"/>
            <wp:docPr id="21"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raz 2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6F8ED571" w14:textId="231CB1FD" w:rsidR="007B157B" w:rsidRDefault="00681A67" w:rsidP="006F1F34">
      <w:pPr>
        <w:pStyle w:val="VAFigureCaption"/>
      </w:pPr>
      <w:r>
        <w:t>F</w:t>
      </w:r>
      <w:r w:rsidRPr="00AF079C">
        <w:t xml:space="preserve">igure </w:t>
      </w:r>
      <w:r w:rsidR="00463CEB">
        <w:t>5</w:t>
      </w:r>
      <w:r w:rsidRPr="00AF079C">
        <w:t xml:space="preserve">. </w:t>
      </w:r>
      <w:r w:rsidRPr="00B73148">
        <w:t xml:space="preserve">Uncertainty chromatograms displaying the predictions for 6 selected analytes using </w:t>
      </w:r>
      <w:r w:rsidR="00FE2A16">
        <w:t>individual (sharp peaks) and population (broad peaks) predictions</w:t>
      </w:r>
      <w:r w:rsidRPr="00B73148">
        <w:t>. Each peak represents the range of analyte retention factors compatible with prior and preliminary data.</w:t>
      </w:r>
      <w:r w:rsidRPr="00AF079C">
        <w:t xml:space="preserve"> </w:t>
      </w:r>
      <w:r w:rsidR="002266B0">
        <w:t xml:space="preserve"> </w:t>
      </w:r>
      <w:r w:rsidR="002837E9">
        <w:t xml:space="preserve">The chromatographic conditions were </w:t>
      </w:r>
      <w:proofErr w:type="spellStart"/>
      <w:r w:rsidR="002837E9">
        <w:t>pHo</w:t>
      </w:r>
      <w:proofErr w:type="spellEnd"/>
      <w:r w:rsidR="002837E9">
        <w:t>=8.9, ACN, 25</w:t>
      </w:r>
      <w:r w:rsidR="002837E9" w:rsidRPr="002266B0">
        <w:rPr>
          <w:vertAlign w:val="superscript"/>
        </w:rPr>
        <w:t>o</w:t>
      </w:r>
      <w:r w:rsidR="002837E9">
        <w:t xml:space="preserve">C, and </w:t>
      </w:r>
      <w:proofErr w:type="spellStart"/>
      <w:r w:rsidR="002837E9">
        <w:t>tg</w:t>
      </w:r>
      <w:proofErr w:type="spellEnd"/>
      <w:r w:rsidR="002837E9">
        <w:t xml:space="preserve"> = 90 min.</w:t>
      </w:r>
    </w:p>
    <w:p w14:paraId="604F3CAB" w14:textId="2F5FCBC0" w:rsidR="00681A67" w:rsidRDefault="00FE2A16" w:rsidP="006F1F34">
      <w:pPr>
        <w:pStyle w:val="VAFigureCaption"/>
      </w:pPr>
      <w:r>
        <w:rPr>
          <w:noProof/>
        </w:rPr>
        <w:drawing>
          <wp:inline distT="0" distB="0" distL="0" distR="0" wp14:anchorId="09184A36" wp14:editId="635D543E">
            <wp:extent cx="3044825" cy="3044825"/>
            <wp:effectExtent l="0" t="0" r="3175" b="3175"/>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braz 2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AD74DE7" w14:textId="3F0739A5" w:rsidR="00681A67" w:rsidRDefault="00681A67" w:rsidP="006F1F34">
      <w:pPr>
        <w:pStyle w:val="VAFigureCaption"/>
      </w:pPr>
      <w:r w:rsidRPr="00AF079C">
        <w:t xml:space="preserve">Figure </w:t>
      </w:r>
      <w:r w:rsidR="00463CEB">
        <w:t>6</w:t>
      </w:r>
      <w:r w:rsidRPr="00AF079C">
        <w:t xml:space="preserve">. </w:t>
      </w:r>
      <w:r w:rsidRPr="00B73148">
        <w:t xml:space="preserve">Uncertainty chromatograms displaying the predictions for 6 selected analytes based on </w:t>
      </w:r>
      <w:proofErr w:type="spellStart"/>
      <w:r w:rsidR="00702372">
        <w:t>XBridge</w:t>
      </w:r>
      <w:proofErr w:type="spellEnd"/>
      <w:r w:rsidR="00702372">
        <w:t xml:space="preserve"> Shield RP18 </w:t>
      </w:r>
      <w:r w:rsidR="007B157B" w:rsidRPr="00B73148">
        <w:t>data</w:t>
      </w:r>
      <w:r w:rsidRPr="00B73148">
        <w:t xml:space="preserve">. Colors correspond to different analytes that are identified in the </w:t>
      </w:r>
      <w:r w:rsidR="007B157B" w:rsidRPr="00B73148">
        <w:t>legend</w:t>
      </w:r>
      <w:r w:rsidRPr="00B73148">
        <w:t>.</w:t>
      </w:r>
      <w:r w:rsidR="002266B0" w:rsidRPr="002266B0">
        <w:t xml:space="preserve"> </w:t>
      </w:r>
      <w:r w:rsidR="002266B0">
        <w:t xml:space="preserve">The </w:t>
      </w:r>
      <w:r w:rsidR="002837E9">
        <w:t xml:space="preserve">chromatographic </w:t>
      </w:r>
      <w:r w:rsidR="002266B0">
        <w:t xml:space="preserve">conditions </w:t>
      </w:r>
      <w:r w:rsidR="002837E9">
        <w:t>were</w:t>
      </w:r>
      <w:r w:rsidR="002266B0">
        <w:t xml:space="preserve"> </w:t>
      </w:r>
      <w:proofErr w:type="spellStart"/>
      <w:r w:rsidR="002266B0">
        <w:t>pHo</w:t>
      </w:r>
      <w:proofErr w:type="spellEnd"/>
      <w:r w:rsidR="002266B0">
        <w:t>=8.9, ACN, 25</w:t>
      </w:r>
      <w:r w:rsidR="002266B0" w:rsidRPr="002266B0">
        <w:rPr>
          <w:vertAlign w:val="superscript"/>
        </w:rPr>
        <w:t>o</w:t>
      </w:r>
      <w:r w:rsidR="002266B0">
        <w:t xml:space="preserve">C, and </w:t>
      </w:r>
      <w:proofErr w:type="spellStart"/>
      <w:r w:rsidR="002266B0">
        <w:t>tg</w:t>
      </w:r>
      <w:proofErr w:type="spellEnd"/>
      <w:r w:rsidR="002266B0">
        <w:t xml:space="preserve"> = 90 min.</w:t>
      </w:r>
      <w:r w:rsidR="002266B0">
        <w:t xml:space="preserve"> </w:t>
      </w:r>
    </w:p>
    <w:p w14:paraId="74E0500D" w14:textId="6F44B199" w:rsidR="00463CEB" w:rsidRDefault="00715AD8" w:rsidP="00463CEB">
      <w:r>
        <w:t xml:space="preserve">One </w:t>
      </w:r>
      <w:r w:rsidR="002B3F0F">
        <w:t>could</w:t>
      </w:r>
      <w:r>
        <w:t xml:space="preserve"> </w:t>
      </w:r>
      <w:r w:rsidR="00463CEB">
        <w:t>includ</w:t>
      </w:r>
      <w:r w:rsidR="00305636">
        <w:t xml:space="preserve">e </w:t>
      </w:r>
      <w:r w:rsidR="00463CEB">
        <w:t xml:space="preserve">column </w:t>
      </w:r>
      <w:r>
        <w:t>as a</w:t>
      </w:r>
      <w:r w:rsidR="00463CEB">
        <w:t xml:space="preserve"> random effects</w:t>
      </w:r>
      <w:r>
        <w:t xml:space="preserve"> and </w:t>
      </w:r>
      <w:r w:rsidR="00305636">
        <w:t>add</w:t>
      </w:r>
      <w:r w:rsidR="00463CEB">
        <w:t xml:space="preserve"> </w:t>
      </w:r>
      <w:r>
        <w:t xml:space="preserve">column-level </w:t>
      </w:r>
      <w:r w:rsidR="00463CEB">
        <w:t>predictors</w:t>
      </w:r>
      <w:r w:rsidR="002B3F0F">
        <w:t xml:space="preserve">. It would allow to build a model that generalized to other columns in a similar way the proposed model generalized to other analytes. </w:t>
      </w:r>
      <w:r w:rsidR="006A1943">
        <w:t xml:space="preserve">This </w:t>
      </w:r>
      <w:r w:rsidR="00AC37A5">
        <w:t>idea is</w:t>
      </w:r>
      <w:r w:rsidR="006A1943">
        <w:t xml:space="preserve"> worth pursuing, however requires data </w:t>
      </w:r>
      <w:r w:rsidR="002B3F0F">
        <w:t xml:space="preserve">collected for a wide range of </w:t>
      </w:r>
      <w:proofErr w:type="spellStart"/>
      <w:r w:rsidR="002B3F0F">
        <w:t>colum</w:t>
      </w:r>
      <w:r w:rsidR="002266B0">
        <w:t>s</w:t>
      </w:r>
      <w:proofErr w:type="spellEnd"/>
      <w:r w:rsidR="002B3F0F">
        <w:t>.</w:t>
      </w:r>
      <w:r w:rsidR="00305636">
        <w:t xml:space="preserve"> </w:t>
      </w:r>
    </w:p>
    <w:p w14:paraId="372DEC8E" w14:textId="7B8B54AC" w:rsidR="00AC37A5" w:rsidRDefault="00AC37A5" w:rsidP="00463CEB">
      <w:r>
        <w:t>The model can be used for various decision making by providing the likely chromatogram for a wide range of analytes and chromatographic conditions. One possible application is to use the model to find the best experimental design (the number and chromatographic conditions) ensuring large informativeness of preliminary (scouting) experiments. Since this model provides a prior information for subsequent analysis this prior information can be utilized for that purpose to decrease the required number of experiments.</w:t>
      </w:r>
    </w:p>
    <w:p w14:paraId="3F806172" w14:textId="738E73D1" w:rsidR="00305636" w:rsidRDefault="00AC37A5" w:rsidP="00463CEB">
      <w:r>
        <w:t>We are aware that t</w:t>
      </w:r>
      <w:r w:rsidR="00305636">
        <w:t xml:space="preserve">he model </w:t>
      </w:r>
      <w:r>
        <w:t>might need</w:t>
      </w:r>
      <w:r w:rsidR="00305636">
        <w:t xml:space="preserve"> </w:t>
      </w:r>
      <w:r w:rsidR="006A1943">
        <w:t xml:space="preserve">some </w:t>
      </w:r>
      <w:r w:rsidR="00305636">
        <w:t>improvement</w:t>
      </w:r>
      <w:r>
        <w:t xml:space="preserve">s. At it is current form the model </w:t>
      </w:r>
      <w:r w:rsidR="006A1943">
        <w:t>is complex</w:t>
      </w:r>
      <w:r>
        <w:t xml:space="preserve"> but there are some uncounted complexities. </w:t>
      </w:r>
      <w:r>
        <w:t xml:space="preserve">Specifically, the S2 parameter was assumed similar across columns. This is a strong assumptions, but justified by the fact that any small change of S2 can be equally well accounted for by changes in S1. </w:t>
      </w:r>
      <w:r w:rsidR="00305636">
        <w:t xml:space="preserve">There are </w:t>
      </w:r>
      <w:r w:rsidR="006A1943">
        <w:t xml:space="preserve">also </w:t>
      </w:r>
      <w:r w:rsidR="00305636">
        <w:t xml:space="preserve">several technical difficulties </w:t>
      </w:r>
      <w:r w:rsidR="006A1943">
        <w:t>that</w:t>
      </w:r>
      <w:r w:rsidR="00305636">
        <w:t xml:space="preserve"> required some simplifications to run </w:t>
      </w:r>
      <w:r>
        <w:t xml:space="preserve">the model </w:t>
      </w:r>
      <w:r w:rsidR="006A1943">
        <w:t>without divergences</w:t>
      </w:r>
      <w:r>
        <w:t>, e.g. excluding analytes with more that 2 dissociations steps.</w:t>
      </w:r>
      <w:r w:rsidR="00305636">
        <w:t xml:space="preserve"> </w:t>
      </w:r>
    </w:p>
    <w:p w14:paraId="6AC7F50A" w14:textId="5A8AE6EE" w:rsidR="00305636" w:rsidRDefault="00305636" w:rsidP="00463CEB">
      <w:r>
        <w:t xml:space="preserve">The </w:t>
      </w:r>
      <w:r w:rsidR="00AC37A5">
        <w:t>results lead to the conclusion</w:t>
      </w:r>
      <w:r w:rsidR="006A518C">
        <w:t xml:space="preserve"> </w:t>
      </w:r>
      <w:r w:rsidR="00AC37A5">
        <w:t xml:space="preserve">that </w:t>
      </w:r>
      <w:r w:rsidR="006A518C">
        <w:t>it is rather hopeless to predict analyte</w:t>
      </w:r>
      <w:r w:rsidR="006A1943">
        <w:t xml:space="preserve"> retention </w:t>
      </w:r>
      <w:r w:rsidR="006A518C">
        <w:t xml:space="preserve">precisely without </w:t>
      </w:r>
      <w:r w:rsidR="00AC37A5">
        <w:t xml:space="preserve">a set of preliminary </w:t>
      </w:r>
      <w:r w:rsidR="006A1943">
        <w:t xml:space="preserve">chromatographic </w:t>
      </w:r>
      <w:r w:rsidR="00E50F6D">
        <w:t>measurements</w:t>
      </w:r>
      <w:r w:rsidR="006A518C">
        <w:t>.</w:t>
      </w:r>
      <w:r w:rsidR="00E50F6D">
        <w:t xml:space="preserve"> Even having access to the extensive data collected for one column, the retention time can be predicted with </w:t>
      </w:r>
      <w:r w:rsidR="00AC37A5">
        <w:t>~</w:t>
      </w:r>
      <w:r w:rsidR="00E50F6D">
        <w:t xml:space="preserve">25% precisions for the most optimistic scenario of </w:t>
      </w:r>
      <w:r w:rsidR="006A1943">
        <w:t xml:space="preserve">a </w:t>
      </w:r>
      <w:r w:rsidR="00E50F6D">
        <w:t>neutral compound.</w:t>
      </w:r>
      <w:r w:rsidR="006A1943">
        <w:t xml:space="preserve"> It might by sufficient for some problems</w:t>
      </w:r>
      <w:r w:rsidR="00AC37A5">
        <w:t>.</w:t>
      </w:r>
    </w:p>
    <w:p w14:paraId="68E40D32" w14:textId="77777777" w:rsidR="00FD1DD4" w:rsidRPr="00463CEB" w:rsidRDefault="00FD1DD4" w:rsidP="00463CEB"/>
    <w:p w14:paraId="4132F16F" w14:textId="77777777" w:rsidR="00681A67" w:rsidRPr="008B3F31" w:rsidRDefault="00681A67" w:rsidP="006F1F34">
      <w:pPr>
        <w:pStyle w:val="Nagwek1"/>
      </w:pPr>
      <w:r w:rsidRPr="008B3F31">
        <w:t>CONCLUSIONS</w:t>
      </w:r>
    </w:p>
    <w:p w14:paraId="5A64FEE6" w14:textId="1B8CB995" w:rsidR="00681A67" w:rsidRPr="004A457B" w:rsidRDefault="00681A67" w:rsidP="006F1F34">
      <w:pPr>
        <w:pStyle w:val="TAMainText"/>
      </w:pPr>
      <w:r w:rsidRPr="004A457B">
        <w:t>This work demonstrate</w:t>
      </w:r>
      <w:r w:rsidR="004C3D84">
        <w:t>s</w:t>
      </w:r>
      <w:r w:rsidRPr="004A457B">
        <w:t xml:space="preserve"> the application of a Bayesian multilevel model to compare various stationary phases using large datasets collected for a wide range of chromatographic conditions. The analysis characterizes the</w:t>
      </w:r>
      <w:r w:rsidR="006A1943">
        <w:t xml:space="preserve"> </w:t>
      </w:r>
      <w:r w:rsidRPr="004A457B">
        <w:t>chromatographic retention of neutral, acidic, and basic analytes.</w:t>
      </w:r>
      <w:r w:rsidR="00FD1DD4">
        <w:t xml:space="preserve"> </w:t>
      </w:r>
      <w:r w:rsidR="004C3D84">
        <w:t xml:space="preserve">It also provides </w:t>
      </w:r>
      <w:r w:rsidR="00FD1DD4">
        <w:t xml:space="preserve">a way to characterize </w:t>
      </w:r>
      <w:r w:rsidR="004C3D84">
        <w:t xml:space="preserve">the influence of </w:t>
      </w:r>
      <w:r w:rsidR="00640555">
        <w:t xml:space="preserve">pH, </w:t>
      </w:r>
      <w:r w:rsidR="004C3D84">
        <w:t>temperature, organic modifier type and content</w:t>
      </w:r>
      <w:r w:rsidR="00640555">
        <w:t xml:space="preserve"> on</w:t>
      </w:r>
      <w:r w:rsidR="00FD1DD4">
        <w:t xml:space="preserve"> analyte retention</w:t>
      </w:r>
      <w:r w:rsidR="00AE102F">
        <w:t>.</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1AD6E70" w14:textId="77777777" w:rsidR="00681A67" w:rsidRPr="00AF079C" w:rsidRDefault="00681A67" w:rsidP="006F1F34">
      <w:pPr>
        <w:pStyle w:val="TESupportingInformation"/>
      </w:pPr>
      <w:r>
        <w:t>…</w:t>
      </w:r>
    </w:p>
    <w:p w14:paraId="65727AB4" w14:textId="77777777" w:rsidR="00681A67" w:rsidRPr="002B34F1" w:rsidRDefault="00681A67" w:rsidP="006F1F3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7777777" w:rsidR="00681A67" w:rsidRPr="0045566C" w:rsidRDefault="00681A67" w:rsidP="006F1F34">
      <w:pPr>
        <w:pStyle w:val="StyleFACorrespondingAuthorFootnote7pt"/>
        <w:rPr>
          <w:rStyle w:val="FAAuthorInfoSubtitleChar"/>
          <w:color w:val="auto"/>
        </w:rPr>
      </w:pPr>
      <w:r w:rsidRPr="0045566C">
        <w:rPr>
          <w:color w:val="auto"/>
        </w:rPr>
        <w:t>ŁK, JJ, WSL collected the experimental data; ŁK and AK prepared the data for analysis; AK and PW analyzed the data; PW, AK wrote the paper with input from all authors;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6E798A06" w14:textId="77777777" w:rsidR="00DD41E5" w:rsidRPr="00DD41E5" w:rsidRDefault="00681A67" w:rsidP="006F1F34">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DD41E5" w:rsidRPr="00DD41E5">
        <w:t>(1)</w:t>
      </w:r>
      <w:r w:rsidR="00DD41E5" w:rsidRPr="00DD41E5">
        <w:tab/>
        <w:t xml:space="preserve">Žuvela, P.; Skoczylas, M.; Jay Liu, J.; Ba̧czek, T.; Kaliszan, R.; Wong, M. W.; Buszewski, B. Column </w:t>
      </w:r>
      <w:r w:rsidR="00DD41E5" w:rsidRPr="00DD41E5">
        <w:lastRenderedPageBreak/>
        <w:t xml:space="preserve">Characterization and Selection Systems in Reversed-Phase High-Performance Liquid Chromatography. </w:t>
      </w:r>
      <w:r w:rsidR="00DD41E5" w:rsidRPr="00DD41E5">
        <w:rPr>
          <w:i/>
          <w:iCs/>
        </w:rPr>
        <w:t>Chem. Rev.</w:t>
      </w:r>
      <w:r w:rsidR="00DD41E5" w:rsidRPr="00DD41E5">
        <w:t xml:space="preserve"> </w:t>
      </w:r>
      <w:r w:rsidR="00DD41E5" w:rsidRPr="00DD41E5">
        <w:rPr>
          <w:b/>
          <w:bCs/>
        </w:rPr>
        <w:t>2019</w:t>
      </w:r>
      <w:r w:rsidR="00DD41E5" w:rsidRPr="00DD41E5">
        <w:t xml:space="preserve">, </w:t>
      </w:r>
      <w:r w:rsidR="00DD41E5" w:rsidRPr="00DD41E5">
        <w:rPr>
          <w:i/>
          <w:iCs/>
        </w:rPr>
        <w:t>119</w:t>
      </w:r>
      <w:r w:rsidR="00DD41E5" w:rsidRPr="00DD41E5">
        <w:t xml:space="preserve"> (6), 3674–3729. https://doi.org/10.1021/acs.chemrev.8b00246.</w:t>
      </w:r>
    </w:p>
    <w:p w14:paraId="47B10AEE" w14:textId="77777777" w:rsidR="00DD41E5" w:rsidRPr="00DD41E5" w:rsidRDefault="00DD41E5" w:rsidP="006F1F34">
      <w:pPr>
        <w:pStyle w:val="Bibliografia"/>
      </w:pPr>
      <w:r w:rsidRPr="00DD41E5">
        <w:t>(2)</w:t>
      </w:r>
      <w:r w:rsidRPr="00DD41E5">
        <w:tab/>
        <w:t xml:space="preserve">Gritti, F.; Guiochon, G. Adsorption Mechanism in RPLC. Effect of the Nature of the Organic Modifier. </w:t>
      </w:r>
      <w:r w:rsidRPr="00DD41E5">
        <w:rPr>
          <w:i/>
          <w:iCs/>
        </w:rPr>
        <w:t>Anal Chem</w:t>
      </w:r>
      <w:r w:rsidRPr="00DD41E5">
        <w:t xml:space="preserve"> </w:t>
      </w:r>
      <w:r w:rsidRPr="00DD41E5">
        <w:rPr>
          <w:b/>
          <w:bCs/>
        </w:rPr>
        <w:t>2005</w:t>
      </w:r>
      <w:r w:rsidRPr="00DD41E5">
        <w:t xml:space="preserve">, </w:t>
      </w:r>
      <w:r w:rsidRPr="00DD41E5">
        <w:rPr>
          <w:i/>
          <w:iCs/>
        </w:rPr>
        <w:t>77</w:t>
      </w:r>
      <w:r w:rsidRPr="00DD41E5">
        <w:t xml:space="preserve"> (13), 4257–4272. https://doi.org/10.1021/ac0580058.</w:t>
      </w:r>
    </w:p>
    <w:p w14:paraId="6DFD24F3" w14:textId="77777777" w:rsidR="00DD41E5" w:rsidRPr="00DD41E5" w:rsidRDefault="00DD41E5" w:rsidP="006F1F34">
      <w:pPr>
        <w:pStyle w:val="Bibliografia"/>
      </w:pPr>
      <w:r w:rsidRPr="00DD41E5">
        <w:t>(3)</w:t>
      </w:r>
      <w:r w:rsidRPr="00DD41E5">
        <w:tab/>
        <w:t xml:space="preserve">Gritti, F. Perspective on the Future Approaches to Predict Retention in Liquid Chromatography. </w:t>
      </w:r>
      <w:r w:rsidRPr="00DD41E5">
        <w:rPr>
          <w:i/>
          <w:iCs/>
        </w:rPr>
        <w:t>Anal. Chem.</w:t>
      </w:r>
      <w:r w:rsidRPr="00DD41E5">
        <w:t xml:space="preserve"> </w:t>
      </w:r>
      <w:r w:rsidRPr="00DD41E5">
        <w:rPr>
          <w:b/>
          <w:bCs/>
        </w:rPr>
        <w:t>2021</w:t>
      </w:r>
      <w:r w:rsidRPr="00DD41E5">
        <w:t xml:space="preserve">, </w:t>
      </w:r>
      <w:r w:rsidRPr="00DD41E5">
        <w:rPr>
          <w:i/>
          <w:iCs/>
        </w:rPr>
        <w:t>93</w:t>
      </w:r>
      <w:r w:rsidRPr="00DD41E5">
        <w:t xml:space="preserve"> (14), 5653–5664. https://doi.org/10.1021/acs.analchem.0c05078.</w:t>
      </w:r>
    </w:p>
    <w:p w14:paraId="237F6BF9" w14:textId="77777777" w:rsidR="00DD41E5" w:rsidRPr="00DD41E5" w:rsidRDefault="00DD41E5" w:rsidP="006F1F34">
      <w:pPr>
        <w:pStyle w:val="Bibliografia"/>
      </w:pPr>
      <w:r w:rsidRPr="00DD41E5">
        <w:t>(4)</w:t>
      </w:r>
      <w:r w:rsidRPr="00DD41E5">
        <w:tab/>
        <w:t xml:space="preserve">Kamedulska, A.; Kubik, Ł.; Jacyna, J.; Struck-Lewicka, W.; Markuszewski, M. J.; Wiczling, P. Toward the General Mechanistic Model of Liquid Chromatographic Retention. </w:t>
      </w:r>
      <w:r w:rsidRPr="00DD41E5">
        <w:rPr>
          <w:i/>
          <w:iCs/>
        </w:rPr>
        <w:t>Anal. Chem.</w:t>
      </w:r>
      <w:r w:rsidRPr="00DD41E5">
        <w:t xml:space="preserve"> </w:t>
      </w:r>
      <w:r w:rsidRPr="00DD41E5">
        <w:rPr>
          <w:b/>
          <w:bCs/>
        </w:rPr>
        <w:t>2022</w:t>
      </w:r>
      <w:r w:rsidRPr="00DD41E5">
        <w:t xml:space="preserve">, </w:t>
      </w:r>
      <w:r w:rsidRPr="00DD41E5">
        <w:rPr>
          <w:i/>
          <w:iCs/>
        </w:rPr>
        <w:t>94</w:t>
      </w:r>
      <w:r w:rsidRPr="00DD41E5">
        <w:t xml:space="preserve"> (31), 11070–11080. https://doi.org/10.1021/acs.analchem.2c02034.</w:t>
      </w:r>
    </w:p>
    <w:p w14:paraId="6A5E064C" w14:textId="77777777" w:rsidR="00DD41E5" w:rsidRPr="00DD41E5" w:rsidRDefault="00DD41E5" w:rsidP="006F1F34">
      <w:pPr>
        <w:pStyle w:val="Bibliografia"/>
      </w:pPr>
      <w:r w:rsidRPr="00DD41E5">
        <w:t>(5)</w:t>
      </w:r>
      <w:r w:rsidRPr="00DD41E5">
        <w:tab/>
        <w:t xml:space="preserve">Kamedulska, A.; Kubik, Ł.; Wiczling, P. Statistical Analysis of Isocratic Chromatographic Data Using Bayesian Modeling. </w:t>
      </w:r>
      <w:r w:rsidRPr="00DD41E5">
        <w:rPr>
          <w:i/>
          <w:iCs/>
        </w:rPr>
        <w:t>Anal Bioanal Chem</w:t>
      </w:r>
      <w:r w:rsidRPr="00DD41E5">
        <w:t xml:space="preserve"> </w:t>
      </w:r>
      <w:r w:rsidRPr="00DD41E5">
        <w:rPr>
          <w:b/>
          <w:bCs/>
        </w:rPr>
        <w:t>2022</w:t>
      </w:r>
      <w:r w:rsidRPr="00DD41E5">
        <w:t xml:space="preserve">, </w:t>
      </w:r>
      <w:r w:rsidRPr="00DD41E5">
        <w:rPr>
          <w:i/>
          <w:iCs/>
        </w:rPr>
        <w:t>414</w:t>
      </w:r>
      <w:r w:rsidRPr="00DD41E5">
        <w:t xml:space="preserve"> (11), 3471–3481. https://doi.org/10.1007/s00216-022-03968-x.</w:t>
      </w:r>
    </w:p>
    <w:p w14:paraId="34247F75" w14:textId="77777777" w:rsidR="00DD41E5" w:rsidRPr="00DD41E5" w:rsidRDefault="00DD41E5" w:rsidP="006F1F34">
      <w:pPr>
        <w:pStyle w:val="Bibliografia"/>
      </w:pPr>
      <w:r w:rsidRPr="00DD41E5">
        <w:t>(6)</w:t>
      </w:r>
      <w:r w:rsidRPr="00DD41E5">
        <w:tab/>
        <w:t xml:space="preserve">Wiczling, P.; Kamedulska, A.; Kubik, L. Application of Bayesian Multilevel Modeling in the Quantitative Structure-Retention Relationship Studies of Heterogeneous Compounds. </w:t>
      </w:r>
      <w:r w:rsidRPr="00DD41E5">
        <w:rPr>
          <w:i/>
          <w:iCs/>
        </w:rPr>
        <w:t>ANALYTICAL CHEMISTRY</w:t>
      </w:r>
      <w:r w:rsidRPr="00DD41E5">
        <w:t xml:space="preserve">, 2021, </w:t>
      </w:r>
      <w:r w:rsidRPr="00DD41E5">
        <w:rPr>
          <w:i/>
          <w:iCs/>
        </w:rPr>
        <w:t>93</w:t>
      </w:r>
      <w:r w:rsidRPr="00DD41E5">
        <w:t>, 6961–6971. https://doi.org/10.1021/acs.analchem.0c05227.</w:t>
      </w:r>
    </w:p>
    <w:p w14:paraId="773A69EB" w14:textId="77777777" w:rsidR="00DD41E5" w:rsidRPr="00DD41E5" w:rsidRDefault="00DD41E5" w:rsidP="006F1F34">
      <w:pPr>
        <w:pStyle w:val="Bibliografia"/>
      </w:pPr>
      <w:r w:rsidRPr="00DD41E5">
        <w:t>(7)</w:t>
      </w:r>
      <w:r w:rsidRPr="00DD41E5">
        <w:tab/>
        <w:t xml:space="preserve">Wiczling, P. Analyzing Chromatographic Data Using Multilevel Modeling. </w:t>
      </w:r>
      <w:r w:rsidRPr="00DD41E5">
        <w:rPr>
          <w:i/>
          <w:iCs/>
        </w:rPr>
        <w:t xml:space="preserve">ANALYTICAL AND </w:t>
      </w:r>
      <w:r w:rsidRPr="00DD41E5">
        <w:rPr>
          <w:i/>
          <w:iCs/>
        </w:rPr>
        <w:t>BIOANALYTICAL CHEMISTRY</w:t>
      </w:r>
      <w:r w:rsidRPr="00DD41E5">
        <w:t xml:space="preserve">, 2018, </w:t>
      </w:r>
      <w:r w:rsidRPr="00DD41E5">
        <w:rPr>
          <w:i/>
          <w:iCs/>
        </w:rPr>
        <w:t>410</w:t>
      </w:r>
      <w:r w:rsidRPr="00DD41E5">
        <w:t>, 3905–3915. https://doi.org/10.1007/s00216-018-1061-3.</w:t>
      </w:r>
    </w:p>
    <w:p w14:paraId="16FE41FA" w14:textId="77777777" w:rsidR="00DD41E5" w:rsidRPr="00DD41E5" w:rsidRDefault="00DD41E5" w:rsidP="006F1F34">
      <w:pPr>
        <w:pStyle w:val="Bibliografia"/>
      </w:pPr>
      <w:r w:rsidRPr="00DD41E5">
        <w:t>(8)</w:t>
      </w:r>
      <w:r w:rsidRPr="00DD41E5">
        <w:tab/>
        <w:t xml:space="preserve">Haider, N. Functionality Pattern Matching as an Efficient Complementary Structure/Reaction Search Tool: An Open-Source Approach. </w:t>
      </w:r>
      <w:r w:rsidRPr="00DD41E5">
        <w:rPr>
          <w:i/>
          <w:iCs/>
        </w:rPr>
        <w:t>Molecules</w:t>
      </w:r>
      <w:r w:rsidRPr="00DD41E5">
        <w:t xml:space="preserve"> </w:t>
      </w:r>
      <w:r w:rsidRPr="00DD41E5">
        <w:rPr>
          <w:b/>
          <w:bCs/>
        </w:rPr>
        <w:t>2010</w:t>
      </w:r>
      <w:r w:rsidRPr="00DD41E5">
        <w:t xml:space="preserve">, </w:t>
      </w:r>
      <w:r w:rsidRPr="00DD41E5">
        <w:rPr>
          <w:i/>
          <w:iCs/>
        </w:rPr>
        <w:t>15</w:t>
      </w:r>
      <w:r w:rsidRPr="00DD41E5">
        <w:t xml:space="preserve"> (8), 5079–5092. https://doi.org/10.3390/molecules15085079.</w:t>
      </w:r>
    </w:p>
    <w:p w14:paraId="3335D2FC" w14:textId="77777777" w:rsidR="00DD41E5" w:rsidRPr="00DD41E5" w:rsidRDefault="00DD41E5" w:rsidP="006F1F34">
      <w:pPr>
        <w:pStyle w:val="Bibliografia"/>
      </w:pPr>
      <w:r w:rsidRPr="00DD41E5">
        <w:t>(9)</w:t>
      </w:r>
      <w:r w:rsidRPr="00DD41E5">
        <w:tab/>
        <w:t xml:space="preserve">ACD/Labs. </w:t>
      </w:r>
      <w:r w:rsidRPr="00DD41E5">
        <w:rPr>
          <w:i/>
          <w:iCs/>
        </w:rPr>
        <w:t>Release 12.0</w:t>
      </w:r>
      <w:r w:rsidRPr="00DD41E5">
        <w:t>; Advanced Chemistry Development Inc.: Toronto, ON, Canada, www.acdlabs.com, 2022., 2011.</w:t>
      </w:r>
    </w:p>
    <w:p w14:paraId="32EBEC1C" w14:textId="77777777" w:rsidR="00DD41E5" w:rsidRPr="00DD41E5" w:rsidRDefault="00DD41E5" w:rsidP="006F1F34">
      <w:pPr>
        <w:pStyle w:val="Bibliografia"/>
      </w:pPr>
      <w:r w:rsidRPr="00DD41E5">
        <w:t>(10)</w:t>
      </w:r>
      <w:r w:rsidRPr="00DD41E5">
        <w:tab/>
        <w:t xml:space="preserve">Nikitas, P.; Pappa-Louisi, A. New Equations Describing the Combined Effect of PH and Organic Modifier Concentration on the Retention in Reversed-Phase Liquid Chromatography. </w:t>
      </w:r>
      <w:r w:rsidRPr="00DD41E5">
        <w:rPr>
          <w:i/>
          <w:iCs/>
        </w:rPr>
        <w:t>J Chromatogr A</w:t>
      </w:r>
      <w:r w:rsidRPr="00DD41E5">
        <w:t xml:space="preserve"> </w:t>
      </w:r>
      <w:r w:rsidRPr="00DD41E5">
        <w:rPr>
          <w:b/>
          <w:bCs/>
        </w:rPr>
        <w:t>2002</w:t>
      </w:r>
      <w:r w:rsidRPr="00DD41E5">
        <w:t xml:space="preserve">, </w:t>
      </w:r>
      <w:r w:rsidRPr="00DD41E5">
        <w:rPr>
          <w:i/>
          <w:iCs/>
        </w:rPr>
        <w:t>971</w:t>
      </w:r>
      <w:r w:rsidRPr="00DD41E5">
        <w:t xml:space="preserve"> (1–2), 47–60. https://doi.org/10.1016/s0021-9673(02)00965-2.</w:t>
      </w:r>
    </w:p>
    <w:p w14:paraId="1FCDAA7E" w14:textId="77777777" w:rsidR="00DD41E5" w:rsidRPr="00DD41E5" w:rsidRDefault="00DD41E5" w:rsidP="006F1F34">
      <w:pPr>
        <w:pStyle w:val="Bibliografia"/>
      </w:pPr>
      <w:r w:rsidRPr="00DD41E5">
        <w:t>(11)</w:t>
      </w:r>
      <w:r w:rsidRPr="00DD41E5">
        <w:tab/>
        <w:t xml:space="preserve">Nikitas, P.; Pappa-Louisi, A. Retention Models for Isocratic and Gradient Elution in Reversed-Phase Liquid Chromatography. </w:t>
      </w:r>
      <w:r w:rsidRPr="00DD41E5">
        <w:rPr>
          <w:i/>
          <w:iCs/>
        </w:rPr>
        <w:t>Journal of Chromatography A</w:t>
      </w:r>
      <w:r w:rsidRPr="00DD41E5">
        <w:t xml:space="preserve"> </w:t>
      </w:r>
      <w:r w:rsidRPr="00DD41E5">
        <w:rPr>
          <w:b/>
          <w:bCs/>
        </w:rPr>
        <w:t>2009</w:t>
      </w:r>
      <w:r w:rsidRPr="00DD41E5">
        <w:t xml:space="preserve">, </w:t>
      </w:r>
      <w:r w:rsidRPr="00DD41E5">
        <w:rPr>
          <w:i/>
          <w:iCs/>
        </w:rPr>
        <w:t>1216</w:t>
      </w:r>
      <w:r w:rsidRPr="00DD41E5">
        <w:t xml:space="preserve"> (10), 1737–1755. https://doi.org/10.1016/j.chroma.2008.09.051.</w:t>
      </w:r>
    </w:p>
    <w:p w14:paraId="30125FB8" w14:textId="77777777" w:rsidR="00DD41E5" w:rsidRPr="00DD41E5" w:rsidRDefault="00DD41E5" w:rsidP="006F1F34">
      <w:pPr>
        <w:pStyle w:val="Bibliografia"/>
      </w:pPr>
      <w:r w:rsidRPr="00DD41E5">
        <w:t>(12)</w:t>
      </w:r>
      <w:r w:rsidRPr="00DD41E5">
        <w:tab/>
        <w:t xml:space="preserve">Jano, I.; Hardcastle, J. E.; Zhao, K.; Vermillion-Salsbury, R. General Equation for Calculating the Dissociation Constants of Polyprotic Acids and Bases from Measured Retention Factors in High-Performance Liquid Chromatography. </w:t>
      </w:r>
      <w:r w:rsidRPr="00DD41E5">
        <w:rPr>
          <w:i/>
          <w:iCs/>
        </w:rPr>
        <w:t>J Chromatogr A</w:t>
      </w:r>
      <w:r w:rsidRPr="00DD41E5">
        <w:t xml:space="preserve"> </w:t>
      </w:r>
      <w:r w:rsidRPr="00DD41E5">
        <w:rPr>
          <w:b/>
          <w:bCs/>
        </w:rPr>
        <w:t>1997</w:t>
      </w:r>
      <w:r w:rsidRPr="00DD41E5">
        <w:t xml:space="preserve">, </w:t>
      </w:r>
      <w:r w:rsidRPr="00DD41E5">
        <w:rPr>
          <w:i/>
          <w:iCs/>
        </w:rPr>
        <w:t>762</w:t>
      </w:r>
      <w:r w:rsidRPr="00DD41E5">
        <w:t xml:space="preserve"> (1–2), 63–72. https://doi.org/10.1016/s0021-9673(96)00739-x.</w:t>
      </w:r>
    </w:p>
    <w:p w14:paraId="4BC80072" w14:textId="7C3E4183"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2E99B253" w14:textId="299F987C" w:rsidR="00681A67" w:rsidRPr="00AF079C" w:rsidRDefault="00681A67" w:rsidP="006F1F34"/>
    <w:p w14:paraId="595AE9CD" w14:textId="7C8FF282" w:rsidR="00307796" w:rsidRDefault="0058288E" w:rsidP="006F1F34">
      <w:r>
        <w:rPr>
          <w:noProof/>
        </w:rPr>
        <w:drawing>
          <wp:inline distT="0" distB="0" distL="0" distR="0" wp14:anchorId="395750D3" wp14:editId="72CFFEFC">
            <wp:extent cx="3048000" cy="1714500"/>
            <wp:effectExtent l="0" t="0" r="0" b="0"/>
            <wp:docPr id="19" name="Graf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a 19"/>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3048000" cy="1714500"/>
                    </a:xfrm>
                    <a:prstGeom prst="rect">
                      <a:avLst/>
                    </a:prstGeom>
                  </pic:spPr>
                </pic:pic>
              </a:graphicData>
            </a:graphic>
          </wp:inline>
        </w:drawing>
      </w:r>
    </w:p>
    <w:sectPr w:rsidR="00307796" w:rsidSect="00984F9E">
      <w:headerReference w:type="even" r:id="rId19"/>
      <w:footerReference w:type="even" r:id="rId20"/>
      <w:footerReference w:type="default" r:id="rId21"/>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6C70A7" w14:textId="77777777" w:rsidR="001F2B31" w:rsidRDefault="001F2B31" w:rsidP="006F1F34">
      <w:r>
        <w:separator/>
      </w:r>
    </w:p>
  </w:endnote>
  <w:endnote w:type="continuationSeparator" w:id="0">
    <w:p w14:paraId="158C6D32" w14:textId="77777777" w:rsidR="001F2B31" w:rsidRDefault="001F2B31" w:rsidP="006F1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1F2B31"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1F2B31"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1F2B31" w:rsidP="006F1F34">
    <w:pPr>
      <w:pStyle w:val="Stopka"/>
    </w:pPr>
  </w:p>
  <w:p w14:paraId="0EB6940F" w14:textId="77777777" w:rsidR="001F383C" w:rsidRDefault="001F2B31" w:rsidP="006F1F3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1F2B31" w:rsidP="006F1F34">
    <w:pPr>
      <w:pStyle w:val="Stopka"/>
    </w:pPr>
  </w:p>
  <w:p w14:paraId="2B7B92A3" w14:textId="77777777" w:rsidR="001F383C" w:rsidRDefault="001F2B31" w:rsidP="006F1F3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730819" w14:textId="77777777" w:rsidR="001F2B31" w:rsidRDefault="001F2B31" w:rsidP="006F1F34">
      <w:r>
        <w:separator/>
      </w:r>
    </w:p>
  </w:footnote>
  <w:footnote w:type="continuationSeparator" w:id="0">
    <w:p w14:paraId="0A432375" w14:textId="77777777" w:rsidR="001F2B31" w:rsidRDefault="001F2B31" w:rsidP="006F1F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1F2B31" w:rsidP="006F1F3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6"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7"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2"/>
  </w:num>
  <w:num w:numId="3">
    <w:abstractNumId w:val="5"/>
  </w:num>
  <w:num w:numId="4">
    <w:abstractNumId w:val="3"/>
  </w:num>
  <w:num w:numId="5">
    <w:abstractNumId w:val="1"/>
  </w:num>
  <w:num w:numId="6">
    <w:abstractNumId w:val="0"/>
  </w:num>
  <w:num w:numId="7">
    <w:abstractNumId w:val="7"/>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2176F"/>
    <w:rsid w:val="000432C3"/>
    <w:rsid w:val="0006411C"/>
    <w:rsid w:val="00083091"/>
    <w:rsid w:val="00093166"/>
    <w:rsid w:val="00094A15"/>
    <w:rsid w:val="000C3724"/>
    <w:rsid w:val="000E335C"/>
    <w:rsid w:val="00122CCD"/>
    <w:rsid w:val="00124D57"/>
    <w:rsid w:val="00131473"/>
    <w:rsid w:val="0014607D"/>
    <w:rsid w:val="0015589D"/>
    <w:rsid w:val="001733D5"/>
    <w:rsid w:val="00183DB3"/>
    <w:rsid w:val="001B5589"/>
    <w:rsid w:val="001E1C52"/>
    <w:rsid w:val="001E7337"/>
    <w:rsid w:val="001F2B31"/>
    <w:rsid w:val="002266B0"/>
    <w:rsid w:val="00247329"/>
    <w:rsid w:val="002549F9"/>
    <w:rsid w:val="00256A0B"/>
    <w:rsid w:val="002652A0"/>
    <w:rsid w:val="002837E9"/>
    <w:rsid w:val="0028542A"/>
    <w:rsid w:val="002A1632"/>
    <w:rsid w:val="002B1E65"/>
    <w:rsid w:val="002B3F0F"/>
    <w:rsid w:val="002B66D6"/>
    <w:rsid w:val="002F1CA4"/>
    <w:rsid w:val="002F411D"/>
    <w:rsid w:val="0030207E"/>
    <w:rsid w:val="00305636"/>
    <w:rsid w:val="00307796"/>
    <w:rsid w:val="00312F01"/>
    <w:rsid w:val="0032296C"/>
    <w:rsid w:val="003275D3"/>
    <w:rsid w:val="00384D2E"/>
    <w:rsid w:val="003936B1"/>
    <w:rsid w:val="003E4501"/>
    <w:rsid w:val="00402BC0"/>
    <w:rsid w:val="00402FF4"/>
    <w:rsid w:val="00410C59"/>
    <w:rsid w:val="00411B27"/>
    <w:rsid w:val="0042715D"/>
    <w:rsid w:val="004451B1"/>
    <w:rsid w:val="0045566C"/>
    <w:rsid w:val="00463CEB"/>
    <w:rsid w:val="0046593F"/>
    <w:rsid w:val="00467A90"/>
    <w:rsid w:val="0047784E"/>
    <w:rsid w:val="00480F46"/>
    <w:rsid w:val="004C1F07"/>
    <w:rsid w:val="004C3D84"/>
    <w:rsid w:val="004D0F23"/>
    <w:rsid w:val="004D2C83"/>
    <w:rsid w:val="004E7056"/>
    <w:rsid w:val="004F18AB"/>
    <w:rsid w:val="004F36EC"/>
    <w:rsid w:val="004F5488"/>
    <w:rsid w:val="004F55C3"/>
    <w:rsid w:val="00507DB8"/>
    <w:rsid w:val="00512071"/>
    <w:rsid w:val="00523691"/>
    <w:rsid w:val="00526833"/>
    <w:rsid w:val="00544A7A"/>
    <w:rsid w:val="00560EA7"/>
    <w:rsid w:val="00565E01"/>
    <w:rsid w:val="00574E28"/>
    <w:rsid w:val="0058288E"/>
    <w:rsid w:val="0059350D"/>
    <w:rsid w:val="005D07B9"/>
    <w:rsid w:val="005F4D6F"/>
    <w:rsid w:val="005F7416"/>
    <w:rsid w:val="00601F64"/>
    <w:rsid w:val="006135C1"/>
    <w:rsid w:val="00630434"/>
    <w:rsid w:val="00637B4A"/>
    <w:rsid w:val="00640555"/>
    <w:rsid w:val="006506B4"/>
    <w:rsid w:val="0065085B"/>
    <w:rsid w:val="00652AA5"/>
    <w:rsid w:val="00671B2F"/>
    <w:rsid w:val="00681A67"/>
    <w:rsid w:val="0068285E"/>
    <w:rsid w:val="00694B05"/>
    <w:rsid w:val="006A0461"/>
    <w:rsid w:val="006A10B9"/>
    <w:rsid w:val="006A1943"/>
    <w:rsid w:val="006A518C"/>
    <w:rsid w:val="006D2D0E"/>
    <w:rsid w:val="006D65BE"/>
    <w:rsid w:val="006F1F34"/>
    <w:rsid w:val="006F70CF"/>
    <w:rsid w:val="00702372"/>
    <w:rsid w:val="00706B62"/>
    <w:rsid w:val="00714AAE"/>
    <w:rsid w:val="00715825"/>
    <w:rsid w:val="00715AD8"/>
    <w:rsid w:val="007540D5"/>
    <w:rsid w:val="00795055"/>
    <w:rsid w:val="007B157B"/>
    <w:rsid w:val="007D28FC"/>
    <w:rsid w:val="007D65B7"/>
    <w:rsid w:val="007E39D0"/>
    <w:rsid w:val="007F0C07"/>
    <w:rsid w:val="007F7759"/>
    <w:rsid w:val="0080184D"/>
    <w:rsid w:val="00802EAC"/>
    <w:rsid w:val="00805496"/>
    <w:rsid w:val="00813DA6"/>
    <w:rsid w:val="00822047"/>
    <w:rsid w:val="00822D3A"/>
    <w:rsid w:val="00841C9F"/>
    <w:rsid w:val="008441E0"/>
    <w:rsid w:val="008501C8"/>
    <w:rsid w:val="0087420D"/>
    <w:rsid w:val="008856E3"/>
    <w:rsid w:val="008B3F31"/>
    <w:rsid w:val="008B5CAC"/>
    <w:rsid w:val="008B749B"/>
    <w:rsid w:val="008C5307"/>
    <w:rsid w:val="008E5947"/>
    <w:rsid w:val="008F36E2"/>
    <w:rsid w:val="00911FDD"/>
    <w:rsid w:val="009257C7"/>
    <w:rsid w:val="00936EA2"/>
    <w:rsid w:val="00940E44"/>
    <w:rsid w:val="00943BF4"/>
    <w:rsid w:val="009821A7"/>
    <w:rsid w:val="00987F1B"/>
    <w:rsid w:val="009E0E67"/>
    <w:rsid w:val="00A05CF1"/>
    <w:rsid w:val="00A07B00"/>
    <w:rsid w:val="00A17ACF"/>
    <w:rsid w:val="00A20323"/>
    <w:rsid w:val="00A37C3B"/>
    <w:rsid w:val="00A713F1"/>
    <w:rsid w:val="00A774C2"/>
    <w:rsid w:val="00A82D1C"/>
    <w:rsid w:val="00A9646D"/>
    <w:rsid w:val="00AC1017"/>
    <w:rsid w:val="00AC3168"/>
    <w:rsid w:val="00AC37A5"/>
    <w:rsid w:val="00AC5FEE"/>
    <w:rsid w:val="00AD3413"/>
    <w:rsid w:val="00AE102F"/>
    <w:rsid w:val="00AF71C7"/>
    <w:rsid w:val="00B06E86"/>
    <w:rsid w:val="00B15127"/>
    <w:rsid w:val="00B673C8"/>
    <w:rsid w:val="00B73148"/>
    <w:rsid w:val="00B76DAB"/>
    <w:rsid w:val="00B91851"/>
    <w:rsid w:val="00BF045D"/>
    <w:rsid w:val="00BF194C"/>
    <w:rsid w:val="00C33E70"/>
    <w:rsid w:val="00C3623F"/>
    <w:rsid w:val="00C363AC"/>
    <w:rsid w:val="00C4733B"/>
    <w:rsid w:val="00C51848"/>
    <w:rsid w:val="00C64622"/>
    <w:rsid w:val="00C85A68"/>
    <w:rsid w:val="00C92446"/>
    <w:rsid w:val="00CB00D3"/>
    <w:rsid w:val="00CD4B93"/>
    <w:rsid w:val="00CE1D8F"/>
    <w:rsid w:val="00CE3609"/>
    <w:rsid w:val="00CF12D5"/>
    <w:rsid w:val="00CF20D2"/>
    <w:rsid w:val="00D0227F"/>
    <w:rsid w:val="00D27265"/>
    <w:rsid w:val="00D35AEA"/>
    <w:rsid w:val="00D46423"/>
    <w:rsid w:val="00DD41E5"/>
    <w:rsid w:val="00DD75C0"/>
    <w:rsid w:val="00DF55E7"/>
    <w:rsid w:val="00E062E3"/>
    <w:rsid w:val="00E21943"/>
    <w:rsid w:val="00E332A3"/>
    <w:rsid w:val="00E4437E"/>
    <w:rsid w:val="00E4671C"/>
    <w:rsid w:val="00E46885"/>
    <w:rsid w:val="00E50F6D"/>
    <w:rsid w:val="00E57FAB"/>
    <w:rsid w:val="00E67646"/>
    <w:rsid w:val="00E73EC5"/>
    <w:rsid w:val="00E76DBA"/>
    <w:rsid w:val="00E96D90"/>
    <w:rsid w:val="00EA4F0C"/>
    <w:rsid w:val="00EB6340"/>
    <w:rsid w:val="00ED1641"/>
    <w:rsid w:val="00EE27A0"/>
    <w:rsid w:val="00F06C2F"/>
    <w:rsid w:val="00F45A14"/>
    <w:rsid w:val="00F50001"/>
    <w:rsid w:val="00F51183"/>
    <w:rsid w:val="00F51469"/>
    <w:rsid w:val="00F6718C"/>
    <w:rsid w:val="00F74139"/>
    <w:rsid w:val="00F80D7C"/>
    <w:rsid w:val="00FA67E2"/>
    <w:rsid w:val="00FB169A"/>
    <w:rsid w:val="00FB6037"/>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sv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svg"/><Relationship Id="rId22"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3</TotalTime>
  <Pages>1</Pages>
  <Words>8931</Words>
  <Characters>50912</Characters>
  <Application>Microsoft Office Word</Application>
  <DocSecurity>0</DocSecurity>
  <Lines>424</Lines>
  <Paragraphs>11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59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107</cp:revision>
  <dcterms:created xsi:type="dcterms:W3CDTF">2023-05-26T10:37:00Z</dcterms:created>
  <dcterms:modified xsi:type="dcterms:W3CDTF">2023-08-29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jXb86Fe"/&gt;&lt;style id="http://www.zotero.org/styles/american-chemical-society" hasBibliography="1" bibliographyStyleHasBeenSet="1"/&gt;&lt;prefs&gt;&lt;pref name="fieldType" value="Field"/&gt;&lt;/prefs&gt;&lt;/data&gt;</vt:lpwstr>
  </property>
</Properties>
</file>